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2A78B8" w14:textId="4BCF2255" w:rsidR="00CB3816" w:rsidRPr="00441AED" w:rsidRDefault="00CB3816" w:rsidP="007B7802">
      <w:pPr>
        <w:pStyle w:val="Body"/>
        <w:spacing w:after="0" w:line="480" w:lineRule="auto"/>
        <w:rPr>
          <w:rFonts w:ascii="Times New Roman" w:hAnsi="Times New Roman" w:cs="Times New Roman"/>
          <w:b/>
          <w:bCs/>
          <w:sz w:val="28"/>
          <w:szCs w:val="28"/>
        </w:rPr>
      </w:pPr>
      <w:r w:rsidRPr="00441AED">
        <w:rPr>
          <w:rFonts w:ascii="Times New Roman" w:hAnsi="Times New Roman" w:cs="Times New Roman"/>
          <w:b/>
          <w:bCs/>
          <w:sz w:val="28"/>
          <w:szCs w:val="28"/>
        </w:rPr>
        <w:t>Supporting Information</w:t>
      </w:r>
    </w:p>
    <w:p w14:paraId="1516DB06" w14:textId="77777777" w:rsidR="00FC290C" w:rsidRPr="00441AED" w:rsidRDefault="00FC290C" w:rsidP="00FC290C">
      <w:pPr>
        <w:pStyle w:val="Body"/>
        <w:spacing w:after="0" w:line="480" w:lineRule="auto"/>
        <w:jc w:val="both"/>
        <w:rPr>
          <w:rFonts w:ascii="Times New Roman" w:hAnsi="Times New Roman" w:cs="Times New Roman"/>
        </w:rPr>
      </w:pPr>
      <w:bookmarkStart w:id="0" w:name="_Hlk506978821"/>
    </w:p>
    <w:p w14:paraId="1EA6429B" w14:textId="77777777" w:rsidR="00FC290C" w:rsidRPr="00441AED" w:rsidRDefault="00FC290C" w:rsidP="00FC290C">
      <w:pPr>
        <w:pStyle w:val="08ArticleText"/>
        <w:spacing w:line="480" w:lineRule="auto"/>
        <w:rPr>
          <w:b/>
          <w:noProof/>
        </w:rPr>
      </w:pPr>
    </w:p>
    <w:bookmarkEnd w:id="0"/>
    <w:p w14:paraId="7C149982" w14:textId="77777777" w:rsidR="00FC290C" w:rsidRPr="00441AED" w:rsidRDefault="00FC290C" w:rsidP="007B7802">
      <w:pPr>
        <w:pStyle w:val="Body"/>
        <w:spacing w:after="0" w:line="480" w:lineRule="auto"/>
        <w:jc w:val="both"/>
        <w:rPr>
          <w:rFonts w:ascii="Times New Roman" w:hAnsi="Times New Roman" w:cs="Times New Roman"/>
          <w:lang w:val="en-GB"/>
        </w:rPr>
      </w:pPr>
    </w:p>
    <w:p w14:paraId="379292C8" w14:textId="1A8A0339" w:rsidR="00DD53B8" w:rsidRPr="00441AED" w:rsidRDefault="00DD53B8" w:rsidP="007B7802">
      <w:pPr>
        <w:pStyle w:val="Body"/>
        <w:spacing w:after="0" w:line="480" w:lineRule="auto"/>
        <w:jc w:val="both"/>
        <w:rPr>
          <w:rFonts w:ascii="Times New Roman" w:hAnsi="Times New Roman" w:cs="Times New Roman"/>
          <w:lang w:val="en-GB"/>
        </w:rPr>
      </w:pPr>
      <w:r w:rsidRPr="00441AED">
        <w:rPr>
          <w:rFonts w:ascii="Times New Roman" w:hAnsi="Times New Roman" w:cs="Times New Roman"/>
          <w:b/>
          <w:noProof/>
          <w:lang w:val="en-SG"/>
        </w:rPr>
        <mc:AlternateContent>
          <mc:Choice Requires="wpg">
            <w:drawing>
              <wp:inline distT="0" distB="0" distL="0" distR="0" wp14:anchorId="060B2AAD" wp14:editId="727D2C2A">
                <wp:extent cx="5727801" cy="2406701"/>
                <wp:effectExtent l="0" t="0" r="6350" b="0"/>
                <wp:docPr id="5" name="Group 5"/>
                <wp:cNvGraphicFramePr/>
                <a:graphic xmlns:a="http://schemas.openxmlformats.org/drawingml/2006/main">
                  <a:graphicData uri="http://schemas.microsoft.com/office/word/2010/wordprocessingGroup">
                    <wpg:wgp>
                      <wpg:cNvGrpSpPr/>
                      <wpg:grpSpPr>
                        <a:xfrm>
                          <a:off x="0" y="0"/>
                          <a:ext cx="5727801" cy="2406701"/>
                          <a:chOff x="0" y="0"/>
                          <a:chExt cx="5125720" cy="2118995"/>
                        </a:xfrm>
                      </wpg:grpSpPr>
                      <pic:pic xmlns:pic="http://schemas.openxmlformats.org/drawingml/2006/picture">
                        <pic:nvPicPr>
                          <pic:cNvPr id="1073741893" name="Picture 1073741893"/>
                          <pic:cNvPicPr>
                            <a:picLocks noChangeAspect="1"/>
                          </pic:cNvPicPr>
                        </pic:nvPicPr>
                        <pic:blipFill>
                          <a:blip r:embed="rId8" cstate="screen">
                            <a:extLst>
                              <a:ext uri="{28A0092B-C50C-407E-A947-70E740481C1C}">
                                <a14:useLocalDpi xmlns:a14="http://schemas.microsoft.com/office/drawing/2010/main"/>
                              </a:ext>
                            </a:extLst>
                          </a:blip>
                          <a:stretch>
                            <a:fillRect/>
                          </a:stretch>
                        </pic:blipFill>
                        <pic:spPr>
                          <a:xfrm>
                            <a:off x="0" y="0"/>
                            <a:ext cx="5125720" cy="2118995"/>
                          </a:xfrm>
                          <a:prstGeom prst="rect">
                            <a:avLst/>
                          </a:prstGeom>
                        </pic:spPr>
                      </pic:pic>
                      <wps:wsp>
                        <wps:cNvPr id="3" name="Text Box 2"/>
                        <wps:cNvSpPr txBox="1">
                          <a:spLocks noChangeArrowheads="1"/>
                        </wps:cNvSpPr>
                        <wps:spPr bwMode="auto">
                          <a:xfrm>
                            <a:off x="852985" y="61415"/>
                            <a:ext cx="422910" cy="275590"/>
                          </a:xfrm>
                          <a:prstGeom prst="rect">
                            <a:avLst/>
                          </a:prstGeom>
                          <a:solidFill>
                            <a:schemeClr val="bg1"/>
                          </a:solidFill>
                          <a:ln w="9525">
                            <a:noFill/>
                            <a:miter lim="800000"/>
                            <a:headEnd/>
                            <a:tailEnd/>
                          </a:ln>
                        </wps:spPr>
                        <wps:txbx>
                          <w:txbxContent>
                            <w:p w14:paraId="7AB86D6B" w14:textId="4995525A" w:rsidR="00B01E04" w:rsidRDefault="00B01E04">
                              <w:r>
                                <w:t>(A)</w:t>
                              </w:r>
                            </w:p>
                          </w:txbxContent>
                        </wps:txbx>
                        <wps:bodyPr rot="0" vert="horz" wrap="square" lIns="91440" tIns="45720" rIns="91440" bIns="45720" anchor="t" anchorCtr="0">
                          <a:noAutofit/>
                        </wps:bodyPr>
                      </wps:wsp>
                      <wps:wsp>
                        <wps:cNvPr id="4" name="Text Box 2"/>
                        <wps:cNvSpPr txBox="1">
                          <a:spLocks noChangeArrowheads="1"/>
                        </wps:cNvSpPr>
                        <wps:spPr bwMode="auto">
                          <a:xfrm>
                            <a:off x="3036627" y="54591"/>
                            <a:ext cx="422910" cy="275590"/>
                          </a:xfrm>
                          <a:prstGeom prst="rect">
                            <a:avLst/>
                          </a:prstGeom>
                          <a:solidFill>
                            <a:schemeClr val="bg1"/>
                          </a:solidFill>
                          <a:ln w="9525">
                            <a:noFill/>
                            <a:miter lim="800000"/>
                            <a:headEnd/>
                            <a:tailEnd/>
                          </a:ln>
                        </wps:spPr>
                        <wps:txbx>
                          <w:txbxContent>
                            <w:p w14:paraId="24980268" w14:textId="2166858A" w:rsidR="00B01E04" w:rsidRDefault="00B01E04" w:rsidP="00DD53B8">
                              <w:r>
                                <w:t>(B)</w:t>
                              </w:r>
                            </w:p>
                          </w:txbxContent>
                        </wps:txbx>
                        <wps:bodyPr rot="0" vert="horz" wrap="square" lIns="91440" tIns="45720" rIns="91440" bIns="45720" anchor="t" anchorCtr="0">
                          <a:noAutofit/>
                        </wps:bodyPr>
                      </wps:wsp>
                    </wpg:wgp>
                  </a:graphicData>
                </a:graphic>
              </wp:inline>
            </w:drawing>
          </mc:Choice>
          <mc:Fallback>
            <w:pict>
              <v:group w14:anchorId="060B2AAD" id="Group 5" o:spid="_x0000_s1056" style="width:451pt;height:189.5pt;mso-position-horizontal-relative:char;mso-position-vertical-relative:line" coordsize="51257,2118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OIq+vdAwAADwsAAA4AAABkcnMvZTJvRG9jLnhtbORWbW/bNhD+PmD/&#10;gdB3Ry+RLEuIU6ROGhTotmDtfgBNURZRieRIOnI67L/vjpSc1AnQrB82DAsQma/H55577siLN4eh&#10;J/fcWKHkOkrPkohwyVQj5G4d/fbp3WIVEeuobGivJF9HD9xGby5//OFi1DXPVKf6hhsCRqStR72O&#10;Oud0HceWdXyg9kxpLmGyVWagDrpmFzeGjmB96OMsSZbxqEyjjWLcWhi9DpPRpbfftpy5X9rWckf6&#10;dQTYnP8a/93iN768oPXOUN0JNsGg34FioELCoUdT19RRsjfimalBMKOsat0ZU0Os2lYw7n0Ab9Lk&#10;xJtbo/ba+7Krx50+0gTUnvD03WbZz/d3hohmHRURkXSAEPlTSYHUjHpXw4pboz/qOzMN7EIPvT20&#10;ZsBf8IMcPKkPR1L5wREGg0WZlaskjQiDuSxPliV0PO2sg9g828e6m3lnmsFmiJrfmaarqvKo4vng&#10;GPEd4WjBavifWILWM5a+rSbY5faGR5OR4VU2Bmo+7/UCAqqpE1vRC/fgxQmhQ1Dy/k6wOxM6j4Sn&#10;SXle5uDV+cw8LMPTyZMZIApN4K5gg6KPHxT7bIlUm47KHb+yGnQO2Ye0xl8v992vAGx7od+Jvse4&#10;YXtyFXLiRFMvsBX0eq3YfuDShQQ0vAevlbSd0DYipubDloOezPsGgw7J70BUlhnOQ4qAMD5Yh8ej&#10;RHyS/JGtrpKkyt4uNkWyWeRJebO4qvJyUSY3ZZ7kq3STbv7EBEvzem85+E/7ay0m7DD6DP2LGTHV&#10;jpBrPmeRMQ9k/vXQYAipQYzWGe5Yh80WWPsVmA57jhOe4kdWkX8L2YI7XpUf31I5RNxYd8vVQLAB&#10;zAIG5KKm94A2oJmXTAIIADwywIOJDOXVzrGG3uv4wuL6UmH62FHNAQKafRT0UcefMLBv1YFkoYj4&#10;RVhBiDvAMCrVU6tPdGyMGjtOG0AXtDzZx63hMPSLbMefVAOaonunvKETmldFVq2gnEG9WaZ56mtG&#10;EBvWozzLqnQuKmVRVP4SONaUv8k2CET1opkTyt9bfNMbck/hxtnugh8nq3pJxnVUFVnh4UuF2yGO&#10;tB6Eg+uwF8M6WiX4FyolknIjG7/EUdGHNmDuJQQcWQoBx5Y7bA++oC9n8reqeQDajALtgONwW0Oj&#10;U+ZLREa4+SA5f99TLHr9ewnUV2me41XpO3mowObpzPbpDJUMTK0jF5HQ3Dh/vaI3Ul1BiFrhNYrY&#10;ApIJMujxHxJmPhfYf1mY58n5cpmVXplFXlTTPYjZ8r9SZvlfUKZ/XMCry18M0wsRn3VP+17Jj+/Y&#10;y78AAAD//wMAUEsDBBQABgAIAAAAIQBYYLMbugAAACIBAAAZAAAAZHJzL19yZWxzL2Uyb0RvYy54&#10;bWwucmVsc4SPywrCMBBF94L/EGZv07oQkaZuRHAr9QOGZJpGmwdJFPv3BtwoCC7nXu45TLt/2ok9&#10;KCbjnYCmqoGRk14ZpwVc+uNqCyxldAon70jATAn23XLRnmnCXEZpNCGxQnFJwJhz2HGe5EgWU+UD&#10;udIMPlrM5YyaB5Q31MTXdb3h8ZMB3ReTnZSAeFINsH4Oxfyf7YfBSDp4ebfk8g8FN7a4CxCjpizA&#10;kjL4DpvqGkgD71r+9Vn3AgAA//8DAFBLAwQUAAYACAAAACEANfjvIt0AAAAFAQAADwAAAGRycy9k&#10;b3ducmV2LnhtbEyPzWrDMBCE74W+g9hCb43khP7EtRxCaHsKhSSFkNvG2tgmlmQsxXbevtte2svA&#10;MMvMt9litI3oqQu1dxqSiQJBrvCmdqWGr937wwuIENEZbLwjDVcKsMhvbzJMjR/chvptLAWXuJCi&#10;hirGNpUyFBVZDBPfkuPs5DuLkW1XStPhwOW2kVOlnqTF2vFChS2tKirO24vV8DHgsJwlb/36fFpd&#10;D7vHz/06Ia3v78blK4hIY/w7hh98RoecmY7+4kwQjQZ+JP4qZ3M1ZXvUMHueK5B5Jv/T598AAAD/&#10;/wMAUEsDBAoAAAAAAAAAIQDSrj7P9WoAAPVqAAAVAAAAZHJzL21lZGlhL2ltYWdlMS5qcGVn/9j/&#10;4AAQSkZJRgABAQEAlgCWAAD/2wBDAAgGBgcGBQgHBwcJCQgKDBQNDAsLDBkSEw8UHRofHh0aHBwg&#10;JC4nICIsIxwcKDcpLDAxNDQ0Hyc5PTgyPC4zNDL/2wBDAQkJCQwLDBgNDRgyIRwhMjIyMjIyMjIy&#10;MjIyMjIyMjIyMjIyMjIyMjIyMjIyMjIyMjIyMjIyMjIyMjIyMjIyMjL/wAARCAFcA0o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3+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krC8aapJovgzVr+D/XxW7eV/vngfqazxqNt4H8N6TpsOmalqEiw&#10;Kixafb+Y7EAbmOSAMkk8nvQB1uaWuL1O+tPHPw81SXTxPDKkcgRZk2SwXEfzAEdiGA6Vu+GNVOue&#10;FtL1RgA91bJK4HQMRz+uaANeikooAWikooAWikooAWikooAWio3kWMZY4qL7ZF6n8qALNFVvtkXq&#10;fyo+2Rep/KgCzRVb7ZF6n8qPtkXqfyoAs0VW+2Rep/Kj7ZF6n8qALNFVvtkXqfyo+2Rep/KgCzRV&#10;b7ZF6n8qPtkXqfyoAs0VW+2Rep/Kj7ZF6n8qALNFVvtkXqfyo+2Rep/KgCzSZqv9si9T+VYHjLUo&#10;rfwxcSiV0wyfMvBHzCqjHmkkJuyudPmjNeEf8JLH/wA/0/8A30aP+Elj/wCf6f8A76Ndf1KXcz9q&#10;j3ejivCP+Elj/wCf6f8A76NH/CSx/wDP9P8A99Gj6nLuHtUe70ZrwuLxCs0qxpezlmOAN5rpPC9x&#10;cP4jtFeeVlJOQXJB4qJ4VxV2wVRNnqNFJRXKai0UUUAFFFFABRRRQAUlcZ4zkbUPEfhbw/8A8u93&#10;eNdXI/vJApcKfYvt/KsO28bPovjbxhbXFrrOqCK4gaK3sojN5EfkqWPJCqM9gefSgD0/NLXB+K9X&#10;tNQ8J6T4s0uUSR2l3DcxSYIPls2xwf8AgLHI9q7tTlQR0IzQAtFFFABRRRQAUUUUAFFFFABRRRQA&#10;UUUUAFFFFABRRRQAUUUUAFFFFABRRRQAUUUUAFFFFABRRRQAUUUUAFFFFABRRRQAUUUUAFFFFABR&#10;RRQAUUUUAFFFFABRRRQAUUUUAFFFFABRRRQAUUUUAFFFFABRRRQBzPxCspr/AMBaxFbrumWAyoPU&#10;od39K5vxXp+oeKINAv7OwuNY0OS18yWxtr/7KXZwpRy25cqBnjPevSWUMpUgEEYIPeq9jY22m2cd&#10;nZwrDbxDEcaDAUdcCgDzvw1Y3fgX4aeJJdRsVsNk1zcwwCfzsIUXYN5JJ5GOea63wRpsmj+B9FsJ&#10;lKzQ2kYkU/wsRkj8ya1r2wtdRtjb3kCTwlgxjcZBIORx9RVmgAooooAKKKKACiiigAoopD0oAz8N&#10;dXBwePX0FWPsSf32qKx++30q9QBW+xp/eaj7Gn95qs0UAVvsaf3mo+xp/earNFAFb7Gn95qPsaf3&#10;mqzRQBW+xp/eaj7Gn95qs0UAVvsaf3mpPsaf3mq1RQBV+wp/eaj7Cn95vzq1RQBV+wp/eb86PsKf&#10;3m/OrVFAFX7Cn95vzrnvG2mxy+FrlCzkFk6f7wrq6a6LIu11DKexFVCXLJSE1dWPAf7At/8Apt+X&#10;/wBaj+wLf/pt+X/1q96+y2//ADwj/wC+RSfZbf8A54R/98iu368+xj7FHzpDpyvq8lsyy+UucHaa&#10;0v7Atv8Apt+X/wBavbI7eBr1gIY8ZP8AAKu/Zbf/AJ4R/wDfIpvHPsHsT53tLPy9b8sJJtRiQdp7&#10;V3fhUH/hJbT5WH3uoPpXoCW8H27Hkx4yf4RV9beFGDJEit6haipi+dWsONKzJaKKK4jYWiiigAoo&#10;ooAKKKKAOI8Vk6f488H6q/Fu081hK3YGWM7PzZcVnxweLPD/AIu8T6jYeHF1K11KeJoSt3HG3yxK&#10;u4hj93OR68dK76+sLXUrcQXkCTRB1kCuMgMpyp+oIBqwKAPMNU0W50X4UWXh65KPfX11FA6x/d3y&#10;S7mC+wG78q9PRdqKvoMVXuLG1u57eaeBJJLZzJCzDOxiCMj3wSKs0AFFFFABRRRQAUUUUAFFFFAB&#10;RRRQAUUUUAFFFFABRRRQAUUUUAFFFFABRRRQAUUUUAFFFFABRRRQAUUUUAFFFFABRRRQAUUUUAFF&#10;FFABRRRQAUUUUAFFFFABRRRQAUUUUAFFFFABRRRQAUUUUAFFFFABRRRQAUUUUAJRRRQAUUUUAFFF&#10;FABRRRQAUh6GvCf2gPEWt6HqWhppOrX1issMpkFtO0YYgrjODzXjf/CwPGP/AENWs/8AgdJ/jQB9&#10;m2P32+lXs18RL488Xr93xPrAz6Xsn+Ndt8JvGHibVPido1nf+INTurWVpd8M107o2InIyCcHkA/h&#10;QB9NXOr6fZTiG5u4opSpYIzYJA71ZhniuIllhkWSNhlWU5BFchrrlPiBpZW2NwTYTjy178isbw1b&#10;eJPCWi6X4cSO1kvJ0nlHmuSsRByF46jBoA9LzS5rjrLxJrF5f2xXT2a0abyJSkTcY4L7umAe3pVR&#10;fG929lql9ElvNFYo/nWy58+BwwGGXuMZOR6UAd3mlzXFW/i24ntNIvbW4sb6zvr1bbzYs5AKsc47&#10;EFcEVRn8b6xGJo0s7V5Y9Y/szJYgEFQwb9aAPQs0ZrhrnxXri3ElrZ6aLq6sWjW8SKNirswyQrds&#10;Ag81r+LfEZ8N6LDfshWOSZI5ZShYQKwPzMB2HA/GgDos0ua4u88V3vkWdrp6w3eoXFu10rwo0kTR&#10;hsL055/Ss2Xxx4g+03VuNJgtp7fTFvmjnY5U5IZT+XH1oA9GzSZrjG8Z+dfaTbxS29rLqFpHcwx3&#10;OQJtwyVVum4DtVe98c3MOm3evwW0b6NZXTW8yknzWCttZx9Dnj0oA7vNLXJeHtf1fWtb1CFre1Sw&#10;srl4GZWO9uAVI/PmutoAKKKKAEYhRk9qz3uJpSQmQPQCrd0cWz1HZKPJzjkmgBbWAxje33iOlWaK&#10;KAKCf8f/AOJq/VBP+P8A/E1foAKKKKAFooooAKKKKACiionZg2AaTYEtFVjI/rTHllx8r4/AUuYd&#10;i5RWRJdXI6S/+OioTf3Y/wCWv/jo/wAKXOh8rN2jNc+dQvP+ev8A46P8KcuoXTAjzfm7fKP8KOdB&#10;ys3c0tcdc32rrMWj1F1Rui+UnHt92iPVNVH37wt9Y0/wpe0Q+Q7GiuWGq3//AD3/APHF/wAKX+1b&#10;/wD57/8Aji/4U/aIXKdRRXL/ANq33/Pf/wAcX/Cg6tegEmfAHX5V/wAKOdBys6ikzXC3Xie/B2wX&#10;H1bYv+FNj13Wp7G9EVxm5EJaH92n3hz0xzVJkneZozXgtl448bxefNf6sPJLjyi1vCvHccL1+tdd&#10;bfEKeOwLTzieZhhNgUnP4DApcyHY9MzS5r5/8RfFLxJZPEYNUSHgbkWCJi3qeVOK6SPx5r1zZRzR&#10;Trh0Dg+Uv49qFJPYmT5Vqet5pa8ysfHF9dsIjd7ZfTy15/Sthda1UjJuyf8Atmv+FDkgi09jtaK5&#10;VNWv9gJn5xz8i/4U7+1r7/nv/wCOL/hU+0RfKzqKK5f+1r3/AJ7/APji/wCFH9rXv/Pf/wAdX/Cj&#10;2iDlZ1FFcv8A2te/89v/AB0f4Uf2te/89v8Axxf8KPaIOVnUUVzH9rXuP9d/44v+FINWvv8Ant/4&#10;4v8AhR7RBys6iiuX/ta+/wCe/wD44v8AhR/a17/z2/8AHF/wo9og5WdRRXL/ANrX3/Pb/wAcX/Cj&#10;+1r7/nv/AOOL/hR7RBys6iiuX/ta+/57/wDjq/4UDVr3/nt/46v+FHtEHKzqKK5f+173P+v/APHF&#10;/wAKP7Xvf+e3/jq/4Ue0QcrOoormP7Wvf+e3/jo/woGrXvef/wAcH+FP2iDlZ09Fcz/a17/z2/8A&#10;HR/hUsGp3Tzxq0uQzAEbR6/SjnQcrOhopBS1ZIUUUUAFFFFABRRRQAUUUUAFFFFABRRRQAUUUUAF&#10;FFFABRRRQAUUUUAFFFFACUUVy+r+LhpWoyWn2UybADu3etVGDk7ITaW51FGa4n/hPx/z4n/vqj/h&#10;P/8ApxP/AH1Wn1ep2FzxO2orif8AhP8A/pwP/fVH/Cff9OJ/76o+r1OwueJ21FcT/wAJ/wD9OJ/7&#10;6o/4T/8A6cT/AN90fV6nYOeJ5Z+0r/yFfD//AFwm/wDQlrwqvefirYX3xAvNNmsxb24tI3RhM7c7&#10;iDxgH0rza7+HOsWUHmyXFkVzjCu2f/QaXsKnYfPHucfXefBj/krehf703/omSsePwVqUsiIs1rlj&#10;gZZv/ia7XwJ4Q1Xwn4007XLiS0mitS5ZI3bcdyMvGVH96m6FRboOePc+hrzR72fxbZaxHNCIbaFo&#10;TGwOWDdT+lS32lXVx4i07UoZYhHaq6ujA5YMMH8qw/8AhP8A/pxP/fVH/Cff9OB/76o+r1OwueJd&#10;07w7qmmapMsOqhtHlma4EDJ+8Ric7Q393NUo/Bd4uuNra3VvFqItzAXjQ4uASDmQeoAx+NH/AAn3&#10;/Tgf++qP+E+H/Pif++qPq9TsHPEf/wAIY6WbNbNbWl39vS+RIlPlBwCp468gn8aqSeBdQMsjrqUL&#10;GTVl1Mlo8chVXb+lT/8ACf8A/Tgf++qX/hP/APpwP/fVH1ep2HzxL0vhu/g8R3Op6XqS20V+E+2x&#10;NHu5UYDJ6HBwfwrV1azu7q0jhtXh4b95HcLuSVMYKmub/wCE/wD+nA/99V1Gj6iNV02K88vy/Mz8&#10;uemDiplSlBXkgUk9jmk8GXWnLp0+jXUNpeWiSREMhaMxSOXKgexPFMu/BmoT6vfX39oxubvTvsLF&#10;0wepO7j3PSu3orMo4t/B11c6RpumXj2csNlFDGk20+ZGY+A6e5AFNfwGTa6jpC3Y/sXULg3MsZH7&#10;xCTlkU/3SR168121FAHPeHNBuNFvNXmmmjkW/uTcKqgjZxjH6V0NFFABRRWN4i13+wrSGfyTL5km&#10;zGcY4J/pQBo3hxbN+H86SzP+jj61wl545F2qqbHGD/fpLLxx9kDgWOdxB+/RqB6LRXCf8LE/6cD/&#10;AN90h+ImQR/Z55H9+gDrEI+39e5rQrzKLxiI51l+xZwc/frYs/Hv2u+gtvsJXzXCZ3dM0agdrRQK&#10;KAFooooAKKKKACoJPv1PUL/epMCOmkcU49ab3qRleRKqSR81fbk1A61LRVykUphGDkVYZeaixSC5&#10;FMocbvXr9ar7Parg/unoahK84PUUgTIcUYGKkI4qtc3MdsmXOSegHU0DuEkiQqWdsAVjXV69wxUf&#10;LHngetE88ly25+g6DsKiSFpW2qM5/SqUe5LYzIUevvVq2aeEm6jIDICV3dCcUhgS3djMSyqMgAda&#10;y7vU5JWxjbGOi1RJy2o6healcM9zBAJCx37FwCfpUNxqD6bpUzWtrG0xXGSnKfSt57CCa5Vt5VpD&#10;lvrVeWwWG5MTkFTwcipcb7jUkeeaZpFxf3jX2oBnx8wT2969G0t45YI4ocOoGBjtS29rDZtNEq5R&#10;1IJ61f0XT7ewXEKnJ6k9TTWhDV2amn6TBDL5xjUzEfe9K2hFxTLSMMBitEQ8UDVlsZz3ltBKIZLi&#10;NJMZ2swBqVZEcZV1b6GvM/ipCYtUs516vDgn6GuEg1K9hOYrmdMf3XIqeQ55YzklytH0T3orwm38&#10;W69Cfk1KfA7Mc1p2/wAR9eh++0UwH95KXIyljafU9jpa8wt/ijcj/j40+NvUo2K1Lf4n6a4Hn2s8&#10;Z7kYNLlZqsTSfU7uiuZtvHmgXH/L4Y/aRSK1INf0m4x5WoW7Z6DeBSsaKpB7M0qO9RJcQycxyo3+&#10;6wNSZ4pF3QooNJ3paBgOlFHNJnmgBaaWAOO5prvjheW9KbwgyeWPU0wJs0VBG5cnOamzQAo4qe2/&#10;4+4f99f51XqW0P8ApUP/AF0X+dNbg9jsaKKK6DEKKKKACiiigAooooAKKKKACiiigAooooAKKKKA&#10;CiiigAooooAKKKKACiiigBK8w8X/APIxz/Rf5V6fXmHi/wD5GSf6L/KunC/GZ1NjDooor0TAKKKK&#10;QgooooAKzNd/5Bp/3xWnWZrv/INP++KcdwZg2f8Ax9wf74rsa460/wCPuD/fFdjWlXdEx2CiikrI&#10;sWkoozQAUUUUAFd7p1zLZ/D03MDbZY0YqcdDurgq7RJ44fhowkYLvUque53dK5sV8CNKW5gDxfrf&#10;/P0P++aX/hL9b/5+h/3zWEOlLXAbnqvhPULnU9FE90++TzGXOOwrdrmfAn/Iu/8AbVq6akAUUUUA&#10;FYPinRZtasIYoZFQxSeYS3cYI/rW9TZP9U30NAHkreHnVirXcIYHBGDR/YDkgC7hJPTg1sXH/H3L&#10;/vGmx/6+P/eqOd3K5VYwde0W40FbdpXjk87ptPTkD+taF34RuLPZ5t1CN4yODV74j/6rTPp/7Mtb&#10;viP7lv8A7oq22kJLU4v+wGx/x+Rfka1dD8J3El5BeJcxNHDKCQAecUHpXWeFv+QfJ/v1MZNjasbg&#10;ooxRVEi0UUUAFFFFABUMn36mqGT79JgMNMp5ppqRkZ5qNhUxqNh3oArMvrURFWHqI4pDIWWoZBjD&#10;+nBqyfr0qgb+3kujbq244wSOlLcTdive30dspVcNIeg9KwJJmkkLuSzHuam1mSO1uVdycScE+4ot&#10;LT7UA+cRHnd6/SmrCUk9iKGGW5bavA7nsK1EWO1iwv4k96WR4baLC8KOgFYl1eNMxC9BRuPYnub4&#10;O+FHA71Tkhjm+dcLJ29DVdnx9ajaZgRtIq0jNyMXU57uxu4y0bKFYMCejV0Daf8A2y8N9DIUidQx&#10;A7VoWUA1KzeG6hElufuluoPsa1rSxitYFhhQJGowFHakxRTvcwLizESYCk47mktcK47+tbN/bfum&#10;OD0rDDCJ8Hr7VLNUdZp+CgwPzrTGFTLEAAck1z9jew21o008ixxxjLMxrnbvxxbavJJZwO0UQOBu&#10;43+9Mzckmcz8TNZi1PVIYIIj5duCPN7Pn09q4Ve9d/qdmk0Tb0DLjqRXK3OjuiebD8y9SvcUHBXo&#10;yvzIzOATio2bb0okfacYwe9RZJ5oOQkBYimlyDg0/cMcGmMw44oAcrg8E596TzMdKacBc9M1GxpD&#10;1La311blWiuZF/3XIrRt/Fut2+PL1GYDPQnNYWaAGwTgkDqaLFqclszsoPiPr0GA8sUo/wBtK1oP&#10;ivcLgXGnxt6lGIrzgmjdgYwPrS5UaRxFRdT1y3+KemyECa0nj9SCDWlF8QfD84AF2Y2P99CMV4jS&#10;Z4pcptHGVFufQdvrul3H+ov7Zif9sZq6pWYAiVWX/ZOa+cVchsrkY96sRahdwn91cyp/uuRS5TVY&#10;7uj6MAVDS5JHvXgtt4t1y2x5eoTEDsxzWvb/ABK12LHmeTKB/eT/AAo5WaxxkHuey/WprX/j7h/6&#10;6L/OvLLb4rScfatOU+pjfFdBonxI0i/1SztzDcRSyzoiggEZLAChJ3NViKcup7JRSClrcAooooAK&#10;KKKACiiigAooooAKKKKACiiigAooooAKKKKACiikJxyTigBaKybvxNo1lP8AZ5dRga4/594T5sv/&#10;AHwuW/Sohrt1cD/QtEv5AejzqIF/Jju/8doA26TNYpPiW56f2bYqe7B52H4ZUfrUY8OS3DbtS1zU&#10;7sH/AJZJILeMfQRBWI+rGgDiPGPxlHgjxlNo2o6M89qI0linglAYqw5+U8HkEdR0rCbxtpPjPVZr&#10;rS/tKjaCyTRFSv1Iyv61seOfg1a+KfEWkz2bJY2UcbpeuvMjgEFcZ6k5bk1DqWhad4cvjpml2ywW&#10;sSKAo5J46k9ya6cL8ZnU2KlFFFegc4UUUUAFFFFABWZr3/INP++K06zNd/5Bp/3xTjuDOcjm8mWO&#10;TGSrZxWv/wAJGf8An2/8erHUKeoPNS+UP7rflXTKCkQnY0/+EjP/AD7f+PUn/CRn/n2/8erN8of3&#10;W/Kk8r/Zb8qn2SDmNP8A4SM/8+3/AI9R/wAJGf8An2/8erM8of3W/Kjyh/db8qPZIOZmp/wkZ/59&#10;v/HqfDrkk7lUtuQMn5qyPKH9xvyqrcyT28qmGOTkckCpnTSVylK7Oo/tK4/59f8Ax6tdtWmvdCtr&#10;WRQkcOcIDnknrXnX26//ALkv5GtrStQMkMUMhIk3YIPXrXBivgRtS3OiooorgNz0zwJ/yLv/AG2e&#10;umrmfAn/ACLv/bZ66akAUUUUAFNk/wBU/wDumnU2T/VN9DQB59P/AMfcv+8aZH/r0+tNubiJLyUM&#10;4BDHg1HFdQtcxgSAkt0rHqXfQm+I/wDqtM+n/sy1veI/uW/+4KwfiP8A6rTPp/7MtbfieRY47cuQ&#10;BtFay2JW5hHpXWeFv+QfJ/v1xpu4Mf6xa7DwnIsmmyMhyPM61ENypM36KKK0ICiiigAooooAKhf7&#10;1TVBJ96kwG03vSmkqRjT1qM1Jnmo260ARt1qF2RELuQqjkk0tzMkEZkkcKi9c1yWq6u14SqnZCvQ&#10;etFgJtV1jz90MBKxDq3dv/rVzWoyyQ2LSQymF0IZX9MVKZy77YxntnFa1poiPCxvPnV1xsNDWhMo&#10;8ysedeKfGBltBHHKjSnB+Q9Dit7wB4qN/oD2tywNzbHavqy9jXnPjDw7PousSR7CYGJMbdiKPBl9&#10;LZeIIEVSyyHY6jn5T1rNb6mUPddj1y5neRzk/SoARjnvWqbSF0DRsCCKi+woDhQSfetlY0dznLxL&#10;iJt6glSeDWvo+lS3arPdpsTqF7t9a2LXSIgwaVS2DkKegNbMUQHRRihvsQqet2RQwKqBQuABwBVg&#10;Rr1qdEwaeQqAsxAA5yaRoZ13FviYAVxl/stJGklYDmuj1LxHaWdxLFMDsEYZCvO8+ledazqEmozt&#10;K42RryB2A/xqJDic/wCKdcv7qb7OS0cCHKxg8N7n1rN0+UN803ynsKr6hqSmSJJsEhiF+lJ5qTL8&#10;ppp6HLUh7x1NvrEkSeXL+8hPX2rW0m2j1T/j3PydWYfw1geF9BvdanBfKWSn55T39hXrNppkGm2i&#10;w20KxxL0A6n3NBpBO2p5F440yPTtWhES4WWIMfc965gJx1r0L4kw/wDHlcHGMsn9a8/3DPFM4K0b&#10;TYmAo5NMLDrSnGc0wkZoMQ3lhRzSAk4BPApSfSgdhuTTg7bSoJweo9abx60ZFABmkzzSHOeaMUAS&#10;buKM55qPmnZ4xQIeOe1Jg596buPSlBwaQx+eKTNGaTvnFAD60/DP/I2aN/1/Qf8AoYrL3CtTwz/y&#10;Nmjf9f0H/oa0IqO6ProUtIKWtD2AooooAKKKKACiiigAooooAKKKKACiuS+Jmr3+hfDzVtS0y4Nv&#10;eQiPy5QobbmVFPBBHQmsG313UfD/AIvstNn8Tr4gs7i1nnuAYYxJbCNQwbMYAweRg0Ael0V51osX&#10;jDxbpEPiAeIzpKXg821sYbWORFjP3d7MMkkYPBHWug8bXF1Y/DvW7iK4eO7h06VlnhJRlcIfmUjk&#10;c80AdLRXCeGPiJpuovpOlyQamk11bqIby5tmWG5dUG4K55J68kc1c1f4iaZpWpXFimn6tqDWpAu5&#10;bC0Msdtxn52yOcc4GaAOvqpf6bZ6kiJeQLMiHIR87fxHQ/jXK6prf23xD4Mn0y9kNhfyysfLchZV&#10;8okbh357HvVLxd8RLG0sta0+zt9WkltoJI5NQtLZmht5dvAZwcg9OQOPWgDu7WztbKERWltDBGP4&#10;IkCj8hU9cdD4uttE8IeH5L1b6/1C8soWjt7WIzTzt5almxn3yST3p4+IWi/8I3d63Il5DFZTLBd2&#10;80OyaB2IGGUnj7wOQelAHXUVj+HvEEPiK0lureyv7WJJNiG8g8oyjAIdQeSpB4Jx9K2KAErzDxf/&#10;AMjHcfRf5V6fXmHi/wD5GS4+i/yrpwvxmdXYw6KKK9AwCiiigQUUUUAFZmu/8g3/AIGK0qzNd/5B&#10;3/AxTjuD2MGz/wCPuD/fFdj+FcfZ/wDH3B/viuwrSruhRD8KMD0oorIoMD0o/CiigA49BRj2H5UU&#10;UAH4D8q0NT8Jx33hmw1212x3NsT53bzE3fzFZ9dxB/yTOX/rm3/oVc2K+BGlLc4GikHSiuA3PTfA&#10;n/Iu/wDbZ66auY8Cf8i6P+uz109IAooooAKbJ/qn+hp1Nk/1T/7poA8y1G1ea/lZSMZxTLK0eG8j&#10;diMZ7Vfn/wCPqX/epsf+vT61lfUrlW4nxH/1WmfT/wBmWtjxXGZbeBBjJUdax/iP/qtM+n/sy1ve&#10;JPuW/wDuitJbCW5xx0+XH3lruvCSlNLZT1DVyx6V1nhb/kHyf79RB6jaSN2iiitCQooooAKKKKAC&#10;oJPv1PVeX79JgMzSZoPSkpAIfWoJ5hDGzkZIHAFLLMF4Xlv5VUk+dTk9fWhIGzl9Ru5ryQ+Y2COi&#10;g8Cs1bVppAiqzMTjFal5ZzSagI4E+9yXPQVq29rFaRdcufvOe9GwFOy0uGzAZwpk9ccCku704KRc&#10;+ppl3PK52KePWqiIDkdzQlcTlY5TxXf6a6pYankBhvMv/PPt196y9Pg8PaTA15ZSxPgfM4fcfoKZ&#10;8UtB1G705LywjaRBgTov3sDpXnvhPTL2e9ks00+5laZcYUEKh9WoaQ4xTZseGfG+ov46YIZHtbyX&#10;b5Gc7fQ17xZjdtYgbsVw3hnwHbeHpDcbRLdyfekI+77CvQbONUj7bvc0hsuxJj+tWVjx1NERVh8u&#10;Pc026vILNC8rD2Hc0yR0kixrk4CjuayLu5+0nbvIjGeB3+tU7nVDdydCqjooqH7Sq9s0mwtcbJp1&#10;m4UyRBtvTPaqdzZWZjKm3j2+hWp5bzgnpWdPdlztA5rNlpGdcaRpjvn7Dblh0JQU1NLtB0tYR9EF&#10;XwrdSvNL8390VOo7ISBTAgSM7FHQLwKtC4mIwZnIHqar5b0FGZPYU7MLIbf2FrqsSRXsfmorbgCe&#10;9Zp8HaExz9kI+jmtdTITxg0nmODjA/GqVzNwi90Y3/CFaGf+WDj/AIGab/wg2if88X/77NbXmyH+&#10;7+VL5jjgkU9SPZQ7GKPA+h45gc/9tDSnwRoZ/wCXaT8JDW2HftTt7jrxVC9lHsYH/CDaF/zxl/CS&#10;mS+A9EeFkRZkc9H35xXQeY1HmH1FMXso9jhrr4cSlybW/UjsJF/wrOl8AazEMxmCX6NivTA7eop6&#10;yN3IoIeGieQy+ENci66fI3+6QaqPoGrR53afOP8AgBr2zzD6jH1qN2kYjY+PXiixP1RdzxA6bfg4&#10;NnOP+2ZphsroH/j2mH/ADXuqsw5LA1IGY/wqaVifqi7ng3kXCL80MgHqUNRkk969+MYmVonjQq42&#10;kY9a8T8R6d/ZOu3dkudkb/Jn0NDRjVo8mpmIyhwXBK9wK1vDDZ8X6NgYzfQ8f8DFY2a1/C3/ACNu&#10;jf8AX9B/6MWkZx3R9fDpS0gpa0PXCiiigAooooAKKKKACiiigAooooA5P4maRfa98PdV0zTrc3F3&#10;OIhHEGA3YlRjySB0BrRtPCmhadZ3Vrp2lWlklzG0chtolQkEYPIrbpMUAec6DceMPCmjQeH38Mtq&#10;gsl8m2voLqOON4x93eGO5SBgHAPSum8X2V5q3gPWLK3g33tzYSRpCrDlyh+XJwOveugxRigDitT0&#10;TUJrHwTHBbEtp19BJdAMo8pFgdWPXnkgcVnQQ+JfC1/r1pZeHm1W31K9lvILlLhECGTqsgY5wD0w&#10;DxXo2KMUAef2XhXUtNPgiDyxMNMaZruRCAqFo26eo3HHFZ8+n+KNN07xJoFp4f8AtsWozXE1vfC4&#10;REAlGcMCd24E4HGOnNeoYoxQB5Zr3g28udP8K3c2jSamNO05bW6sIrw28gbYvzK6soOCpGM45qKf&#10;wdNJ8PtZtdL8LzaZd3tzC32aW/NxJKqMvzMzMQMDdwD2r1jFGKAADHA7UtJiloASvL/F7AeJJ8n+&#10;Ff5V6hUT28MjbnhRj6lQa1pVPZyuTKPMrHi+9f7w/OjevqPzr2f7Jbf8+8X/AHwKPslt/wA+8X/f&#10;Aro+trsZ+y8zxjevqPzo3r6j869n+yW3/PvF/wB8Cj7Jbf8APvF/3wKPra7B7LzPGC6j+IfnSeYn&#10;99fzr0Lxxbwx6CCkSKfNXkKBXnYVfQVvTq86vYiUbDt6f31/Os3XGU6dww++O9aQVfQVn66qjTeg&#10;++K3juQzAsyPtcHI++O9dfvT++v51x9qB9rh4/jFdZtX0FVWdmKBJvT++v50b0/vL+dQFR6Cr2iI&#10;p12xBUEGdcgj3rmdWxqokO5fUUbl9R+dezfZLb/n3i/74FL9ktv+feL/AL4FYfW12L9l5njG5fUf&#10;nRuX1H517P8AZLb/AJ94v++BR9ktv+feL/vgUfW12D2R4vuX1Fek+G7SLUPB0NrMCYpAwYA4ON1b&#10;/wBktv8An3i/74FSIixrtRQqjoAMCsqtf2itYqMOVnO/8INon/POb/v4aP8AhBtE/wCec3/fw10l&#10;Fc5ZT03TLbSbQW1qrCMMW+ZsnJq5RRQAUUUUAFNk/wBU/wBDTqbJ/qm+hoA8+n/4+5f940yP/Xp/&#10;vUXEiC7lBdeGPemxyx/aEAdc7vWsluadB3xH/wBVpn0/9mWt7xJ9y3/3RWD8R/8AVaZ9P6rW54lY&#10;LHbliB8o61pLYhbmCeldZ4W/5B8n+/XImWPH+sX866zwoytp0hUgjzOoqIblSN+iiitCAooooAKK&#10;KKACq03+sNWaqzsFYknikwI6ryTHO1PxNYniDxVp2i27G5uRvYApGhyT9fSuMf4saQNSEV3pr/Zn&#10;IAkV+n+NJWB3PRCQDgnBPbNSQxeacDoOprGWODT/ACNUtbmWTSp8LKkjbjET0YE9uxFdIhjKfLjj&#10;0p3JsQ3cMccXyAA/zrn7h3fg8e1dH975W5z0NZF1ZlZicfKaLA2ZYQN97r2NSraYOccVfWCMJ82d&#10;46ccGkA9Rx6U27CWpnXNmbmExjChjyaks9Lt7NCIIVQt95sct9avrFzyQParMcYFSUZF2gSPOOcV&#10;l2/mvOoBOCeldPLYeaxHNYeq3FtpjCJSGuCMhB2HqaClqaU15Dp0CmRgXPRR1Ncv/aU2pzS+Ym1k&#10;Ygc8Y7VlxXc15qFxJK5JDBR6Ae1TQTLBDNJ6s1K5vGnbQsx3bvYO6qqyqDg9siqt1d3H9lCXeFlw&#10;MnHWoEuSNLJK4BUms/Ub13sFjjTj5RnNQ2bqkr/MtahcTlbdo3IOcMB0OauIu3r171l3BuXhj8qE&#10;FlYN8zdaeLnUz/y6Q/8AfZqQdK6NOaVlHyqW9KE3eUN3BI5rN+0ann/j3gH/AAI0efqv/PK3H4mh&#10;GbovuaY4GKQ8d6zPO1U/wW498mkMmqf9MP1qhewfc1TKVj4+9UQlkkkLOu3jgVml9U7m3H4Gk36n&#10;/ft/yNMXsH3NUH1o3Vlb9TzzJB/3yaQtqf8Az0g/75NMXsH3NpXCkHtTJbiQswUbtwwCe1ZJbU8f&#10;62D/AL5NJu1PH+tg/wC+aYewfc1lbGM00b0lZywKtzissNqeOZIP++TSqNSJJMsH/fJpgqLXU04n&#10;Kysd2VJzipFZ1lbcVIP3faspRqO/HmQf98mp3GonHzwdPQ0CdPXcvIr7nDsCD0I606BXiDIW3ehN&#10;ZtpcXP25oLgJ93crLWoT8woImnHQTa5RkYjJ6YqSAyKm043jikZsPmlSTe/Q0yOZ2LEBcYLEZzXm&#10;PxKt/K8RpOOk8Ib8RXpoOGNcP8T7bdY6feA/dZoz+PNBzV1eJ5xmtbwsf+Kt0X/r+g/9DWsQtjvW&#10;r4Vb/ir9F/6/4P8A0YtScUY6o+xRS0gpas9UKKKKACiiigAooooAKKKKACiiigAooooAKKKKACii&#10;igAooooAKKKKACiiigBKKKKACiiigAooooA5jx3/AMgAf9dVrzcV6R47/wCQAP8Arqtebiu/DfCY&#10;1Nx4rO13/kGf8DFaIrO13/kGf8DFdkdzFnP2v/H3B/viusrkrX/j7g/3xXWmiuEBhq/oX/IfsP8A&#10;ruv86oGr+h/8h6w/67r/ADrimbo9looorhNQooooAKKKKACiiigAooooAKKKKACmyf6p/oadTZP9&#10;U30NAHl+pW0j6hKyJwTTLG1kS9jZ0GAa0rj/AI+5f940yP8A16fWsr6lcofEf/VaX9P6rWv4tjMl&#10;rAoGW2jFZHxI/wBVpf0/qtbviT7lv/uitJbCW5xZs5sH5K73wguzSmXABDc1y56V1nhb/kHyf79R&#10;B6jasbtFFFaEhRRRQAUUUUAFY+sSvb2l3dh9q20ZfGM5wM1sVh6nd29tczJfOq2c6eXIWPC5GPyN&#10;J7AfM76lea94imuZywUEvIcBgoPAAHqTXqfgzwFp+qWX2m9tFaH7qq69R3P1rNj+FOoaVrM93o15&#10;aXum3Jy0Usm0jnKnI7g12p1mDwzpPlajdQxlF/1UDbixqErDbvoVvExj8P8Aw/vLK3bcZH8i2U8k&#10;/wD6vWmeDNcubizjsL583USAq/8AeFcNqniOTxLqn2tl8uCL5beLPCjufqa6Pwvc2sepJJdnaNu1&#10;HHY1UdWJ7Hp0YDKGHft6UtxGGiJxyKEZZI1eMg4GSB0NUru+Djy4jznlqoixXYnOAMn0ojgBclmb&#10;NPiiJI5zV9Igq/MOtSMgitVwScn0qcIkagAflUnb5Fz9aytQ1MxqyQldw6kdBTAh1fWhZsbaIhrh&#10;lyR2Qe9cHtebUbqVyzOxGSa0jmfVLhyxOABmoYVCm4buXNJnTGKVzMs02efJ1Jcmod//ABK92euT&#10;VlPlsJG9dxrIvHY6SqJnleoqGdMFeRNdTE6R5aH5dgBNEq28lqsXnKvQ5Dc0xLu1+zJGQSoXBBU0&#10;3zbLtCf+/ZqS0mQjL3Lp/aTqq8ABhUwgTHOpzc/7dQ28tp5srfZ2PzY/1dXhNbAY+zP/AN+6LGkm&#10;7kP2eA8/2nN/38qFlswcHVJcj/ppVz7RBg/6K/T/AJ51EstsV5s3Pv5dOxN2QLFZsONQlI/66Gj7&#10;PZ/8/sp/7aGrQmgA4s3/AO/dMe8gjx/okvP/AEzpiuysbex/5+5P+/hpv2ewxg3Mh/4Gas/bIj0s&#10;pv8Av3SfbVH/AC4zf9+6YXkVzb6f/wA/Ev8A32aBBp//AD3l/wC+zVy1u4rncFhZShwwZelWPlBz&#10;s/SmQ52dmZZg08D/AI+JP++2qymkQSIGR5SpGQRIann2GCQbB909vao9Ml3afD1Hy0ClNuN0J/Y0&#10;XrN/38NQ3Wn/AGRY5YnlBEig5fOQa0w/1qnqr/6CSCflZT+tMiE5OVmaSQsORUkgIA+lV1lO0cnk&#10;U7zMnBoMGncpsduswn+9GwrVcgbT7VlTkjUbNwP4iufwrTkXIU+1A6q0THysBz7URNkZBpZMbR7i&#10;o4+uB0pmPQtk88965v4gxed4KnfHzQyq4/lXRHnFZ3iSD7T4U1SHGcwFhn25oM5K6PA/O561ueEp&#10;M+MNE566hB/6MWuZBrd8Hn/istD/AOwhb/8Aoxaz6mHIrn2sKWkFLWp1BRRRQAUUUUAFFFFABRRR&#10;QAUUUUAFFFFABRRRQAUUUUAFFFFABRRRQAUUUUAJRS0UAJRRRQAUUUUAcx47/wCQAP8ArqtebivS&#10;PHf/ACAB/wBdVrzda7sN8JjU3His7Xf+Qaf98Vois7Xf+QYf98V2x3MWc9a/8fcH++K601yVr/x9&#10;wf74rraK/QIDDV/Q/wDkPWH/AF3X+dUDV/Qv+Q9Yf9d1/nXFI2R7LRRRXCbBRRRQAUUUUAFFFFAB&#10;RRRQAUUUUAFMk/1bfQ0+myf6pvoaAPJtU8R2Wn6lcQ3CTqyNz8nUetR2HiayvtQhggiuWdmH/LPg&#10;e9c/47/5Dtz/ANcx/Kjwd/yHov8AcNTyq1zH20uflO5+JH+q0z/Pda0vGmoRabaW886uY8AEoucV&#10;m/Ej/VaX9P6rUvxL/wCRdH0SqeqNW2lc5dvGWlKP+Xg49I69E8E3iX2jNcRpIiO5wJFwSPWvn4/x&#10;fSvffAP/ACLFv/uj+VLlSM6VWU3ZnVUUUUzUKKKKACiiigArE1SxhvpZoblQ8MibGQ9wRW3WXcyL&#10;9taMnDYGPfigT2PFPEvhTU/Dl0xtJbmawP8Aq2Uk7f8AZIFc3KNXaIEC6YHrlDgCvpAKsyFCuQeC&#10;DVc6bGFeN0V1cYII7UcpPMeB6bp11O+6RPKA5bJ6/StxskCNcAjpXSat4WubC5eaEAWxPBY9PasO&#10;W2ZWLYwanYd7nUaZrEyafHYiTAA+d/4mrdslV8c5Brz62uDEw5712WiX0bKEc7j25oBnRxLgLjkn&#10;rU5z0J6+lRCU+VnhR6DrUc13FHbeYjfeGASenrTJbsVtUuHW1kSJiuOretc9bszKzHGMc0t5qJuJ&#10;PJXIT19agD7UIHTFA4akERAeeT1kP6VTjkxZSSHuWNLFMFsnc99xqmrK+nqjOBuXHXpmpbO5IcsJ&#10;n0YlTyVwB61jTPdRyQQi2Q7R/eq0FmiQRrfYUcY4qlKjtejN8eE9RUG8LK5YD3h6W0Y/4HS7r7tD&#10;EP8AgVNEeBzft+YpDEne/f8A76FA1a5HbNf/ALwiOHlj3NWQ1/n7sI/E1XtbPdFuF1KQSSMNU62O&#10;T/x8zc/7VMJSimPzf4PEPT3pE/tAqOIOnvVXULWS3tTKl1NuVh1brzWtECVXPp1pkTklFNFQ/wBo&#10;/wDTD9arGa6XUYYJ1j2uCQVrXKg1l3Qxrdp3+VqCac+a6saKpml2Cpo8KhY00cig5+Z3M61VFv7w&#10;EdXB/SruEOPlNU7b/kI3g54Yfyq6OtM1rfEMlWPy24PQ1U0wRnTojg9/51ovtMZXHaqWlnbZKoA4&#10;JH60CT/dstBYyO4qlqix/wBnTdeAP51o7j/dFVdQ5sJ12D7hoIpy95D4VjMSHJ5UVKFj9T+VRWrZ&#10;tojsHKCp92D/AKumTJ6lDUAitatk8TCtAkYAHaqGqt/oqt5Y+WRT+taAcf8APMU0OesEwdhtUUwA&#10;7uDinsd3G3AFRZ+cDNMyRaPKKao65aSan4fvLKJ9kssZAbOKt7h5WPQ0+E5YZ7mghnzS6mORo2+8&#10;rFT9RW34PP8AxWehf9hC3/8ARi1T8QWxtPEOoQEY2XD/AM81a8H/API6aF/2Ebf/ANGLWb3IaPts&#10;UtIKWtDUKKKpz6rp9rKYri/tYpB1SSZVI/AmgC5RWY3iHREOH1jT1PvcoP60L4i0RzhNY09j6C5Q&#10;/wBaANOis/8AtzSP+gpY/wDgQn+NL/bmkf8AQVsf/AhP8aAL9FUP7c0j/oK2P/gQn+NH9uaR/wBB&#10;Wx/8CE/xoAv0VQ/tzSP+grY/+BCf40f27pH/AEFbH/wIT/GgC/RWb/wkGi/9Bew/8CU/xpw13SDy&#10;NVsT/wBvCf40AaFFUP7c0j/oK2P/AIEJ/jR/bmkf9BWx/wDAhP8AGgC/RWf/AG7pH/QUsv8AwIT/&#10;ABpf7c0j/oK2P/gQn+NAF+iqH9uaR/0FbH/wIT/Gj+3NI/6Ctj/4EJ/jQBfoqh/bukf9BWx/8CE/&#10;xo/tzSP+grY/+BCf40AX6Kof25pH/QVsf/AhP8aT+3dI/wCgrY/+BCf40AaFFZ/9u6R/0FbL/wAC&#10;E/xo/t3SP+gpZf8AgQn+NAF+iqH9u6R/0FbH/wACE/xo/tzSP+grY/8AgQn+NAF+is5tf0ZPvatY&#10;DPrcp/jTf+Eh0QnH9safk/8ATyn+NAGX46ydAGAT+9XpXnAVv7jflXrcmr6JMm2XUrB164M6f41X&#10;kvvDwjYreabkA4/fJ/jXRSrcitYiULs8pe4hhfZNLHG2M7XbBxWZrd5atp2FuYSd44DivLdc1S/v&#10;devprl5ZHMzjPOMZOAPamQamkSYlsGmPq2a2WMt0I9l5nbWtzB9qhJnjGGH8VdWb6z/5+4P++xXi&#10;c92zsTHavHnsAartLdFThZceuDRPGc/QI0rdT3gZkUOgLKeQy8g1oaEr/wBvWHyN/r17e9YnwG1u&#10;M2eqWus3tsLaJkMH2qVQQT1AyelezpqPh4FXS+00EcgidP8AGsXWT6FqJsUVFb3ENzEJbeaOWM9H&#10;jYMD+IqWucsKKKKACiiigAooooAKKKKACiiigAqOcuIW2LuYjGM1JRQB4J8Qbea3164EqAHyg3B7&#10;YpfBFtPceIYkiQM3lk9e1X/ip/yMk/8A17L/ACNP+Gf/ACNcf/XBqvl904Od+3t5nQfEXf5Wmb02&#10;sCRjP+0tWPiNFPL4YaUxbY02AnPvTPib97Tvqf8A0Ja1PiJ/yIs/1T+dTa52VHaDPCSPvfSvfvA0&#10;U8Hhu0EkeFeIMpz14rwM/wAX0r6M8Lf8irpf/Xun8qqUTmwsm2zYopKM1B2C0UUUAFFFFABWPqcQ&#10;lmZSSCAMMOoNbFZN9/x9N9BSYC2Ewz5T4EoGT/te4qxdXcdrEXkP0A6msw/fDrw6/dNZE0txNdkX&#10;AO7PA7Y9qdyLD72abUpCznEY+6o6Csa80olNyg4ro4YfUZq61sHjAKhRjvUhc8wntGi6KRg1JY3T&#10;QyjnGO9dXqulgrkDiuE1aYWTmOPmY9vSgdz0fTNTt5AEeZEfbkBm5NZWt3ztK6LhYQeq/wBa8tub&#10;yW3je6aQiUDKknvVrQPEN1e31w7OjxCL54i3O/8Awprcia907CEt5m8n5QOKmkmxC+OSQcCsmyvD&#10;NCeMHP3fT2q35oUerfypNl09EmVFvPKtljkt5ScYIxxVF/J5P2KU1qM+6oz0qDrVZdjJYRjpYSGo&#10;7Rba5vp0NtsaMDIatG7nS1t5J5PuoMmua0nXUuNZlDR7fPIC4PTFB1U1KcHJLY6j7FbY/wBSv5Uy&#10;WztwjHyU+6e1Wl6Vla7qq6ZaZ2bnkBVRQYUuec0kO0XA02L0JP8AOtVR6VzvhnUUvLbyNmGiH510&#10;gximGIi41GmUdVANg3u6/wA6tpnaAOwrG1zUliP2VU3EEMx9K0rG6W7tllClc8EGgudKSpRbLRFZ&#10;dx/yHLQf7DVqZrmrvVkXVUmWMlYsr16+ppMMPSlK9jp1HFOIAHvUcEgljWRfusMilmlWOJpDyFXJ&#10;ouc3K+axQgH/ABMrsdsg/pVwDJzXP22uQtqUhYbRKQBz0roQwNFzpxFOUJe8GOKp6Z/x7sPR2/nV&#10;i7uFtbZpn5Ve3rWTpOopJK0JUqzsWWi4o0pSpNpG6B3qvej/AESYDrsP8qnU5HpVHV71LOyeR1zk&#10;FQB1PFO5hSg3NJC6ZI0lhA248rV3LddxrnfDuqw3NutsMrJGOh7iuhHIyKaKr05Qm0ynqm86fNhj&#10;kYP61chy0SN5g5UVm6vex2lowk5MgKqBRpd/FdQqicOigEGncbpS9jzW0NfazDBkBqMQAHO4ZoXl&#10;emKMVRy3H7QFwTnJ7U5PlamdPrS55pEs8V+I9obXxreHGFmCyj8RWf4P/wCR00H/ALCNv/6MWuo+&#10;LluV1qxue0lvtP4GuX8H/wDI6aF/2Ebf/wBGLSe5LPtwUtIKWqNArxjxHqXhe18Za3HrXhw6lc+e&#10;m2bbEcL5SYHzuD69u9ezdq871PT76DxDqkv/AAhyatHcTLJHcF4unlquPm56qaaA4k6z4ALHPgg9&#10;R/Bb/wDxyov7Y8EBzt8FIBuOMxQf/Ha7L7NeHd/xbZPm/wCmkFQ/2decf8W8fj/ptb/4UxHK/wBs&#10;+Cv+hLT/AL9Qf/HaT+2fBf8A0Jcf/fqD/wCO11f9nXn/AETx/wDv9b/4Un9m3f8A0Tx/+/1v/hQM&#10;5X+2PBfbwXH/AN+4P/jtJ/bPgv8A6EuP/v1B/wDHa6v+zbs/808b/v8AW/8AhR/Zt3/0Tx/+/wBb&#10;/wCFAjlP7Z8F/wDQlx/9+oP/AI7R/bPgv/oS4/8Av3B/8drq/wCzbv8A6J43/f63/wAKT+zLv/on&#10;jf8Af63/AMKAOUOseCsf8iVH/wB+oP8A47R/bPgvHHguP/v3B/8AHa6s6bdnr8PH/wC/1v8A4Vga&#10;74h0vw5dW9nqfg1Irq5YLFAJoGdsnAOAOBnuaAKn9seC/wDoS4/+/cH/AMdo/tnwX/0Jcf8A37g/&#10;+O11X9m3f/RPG/7/AEH+FH9mXf8A0Tx/+/1v/hQByn9s+C/+hLj/AO/cH/x2lOs+CguT4MT/AL9Q&#10;f/Ha6r+zLz/onjf9/oP8KX+zbzGP+FeP/wB/rf8AwoA5H+3vA/8A0Jqf9+YP/jtH9veBv+hOX/vz&#10;B/8AHa67+zb3/onrf9/rf/Cj+zr3/onrf9/rf/CgDkf7d8Df9Ccv/fmD/wCO0f274G/6E5f+/MH/&#10;AMdrrv7Ovf8Aonrf9/rf/Cj+zr3/AKJ63/f63/woA5D+3fA//QnL/wB+YP8A45SjW/BDHA8Gp/36&#10;g/8AjldadNvT/wA09b/v9B/hR/Zt7/0T1v8Av7B/hQByn9seC+3gxP8Av3B/8dpP7Y8F/wDQmJ/3&#10;7g/+O11Z0297/D1v+/1v/hWBfeItI029ls7zwgsVxEdroXiJHfstVGMpO0dROSjuU/7X8F/9CYn/&#10;AH7g/wDjtH9seC/+hMT/AL9wf/Hak/4TDw//ANCqn/fUX/xNH/CYaB/0K0f/AH1H/wDE1fsKv8rJ&#10;9rDuRHV/BWf+RLQ/9s4P/jlB1fwV/wBCYmf+uUH/AMcqT/hMNAz/AMirH/31H/8AE0v/AAmGgf8A&#10;Qqx/99R//E0ewq/ysPaw7kX9seC/+hMT/v3B/wDHKP7Y8F/9CYn/AH7g/wDjlS/8JhoH/Qqx/wDf&#10;Uf8A8TSf8JhoH/QrR/8AfUX/AMTR7Cr/ACsPaw7kf9r+C/8AoTE/79wf/HaP7X8F/wDQmp/37g/+&#10;OVJ/wmGgf9CtH/31F/8AE0f8JhoH/QrR/wDfUX/xNHsKn8rD2sO5H/bHgv8A6ExP+/cH/wAcobV/&#10;BW0/8Uav/fuD/wCO1KPGGgf9CrH/AN9Rf/E0v/CZaDj/AJFWP/vqL/4mj2FT+Vh7WHciTV/Aozv8&#10;Fg88Yjg/+OVIuseA8f8AIlnqf4IP/jlPXxpoKnP/AAicJ4xyY/8A4mnDxxoA/wCZRt+vrH/8TT9j&#10;U7C9rDud98L5bWbQbqSxtja2jXkxhg4/dru6cEj16Gu6ryPwt8QNG0ewmWSAQefPJMsEXSMMxwOB&#10;j349a3v+Fs6F6SflR9Wqv7Ie2p9zvqK4H/hbOhekn5Uf8LZ0L0k/Kj6rW/lD21Pud9RXAf8AC2dC&#10;9JfyrsNH1OLWdLhv4FIimG5QeuKidGpBXkrFRqRlomX6KKKyLCiiigAooooAKKKKAPFPip/yMtx/&#10;17L/ACNP+Gf/ACNcf/XBqZ8VP+Rkn/69l/kaf8Mv+Rrj/wCuDfyrX7J5v/L/AOZ0vxN+9p31P/oS&#10;1p/ET/kRZ/qn86zPib97Tvqf/QlrT+In/Iiz/WP+dQt0d9X4GeGH+L6V9GeFv+RV0v8A690/lXzm&#10;f4vpX0Z4W/5FbS/+vZP5VU9jjwm7NeiiiszvFooooAKKKKACsi/OLtvoK16xtQ/4/G+goEyvmo54&#10;knTawPHIYdRS7hRuFKxNxLYtEdjYLdm9a0IgGxk7if0rPJB6kVJHcmJNrHI/v+lAiW/WKO3d3UkA&#10;cmvF/E8bWlzJcwSJJGx7nmvY5ZvkO5htxk+mK8q1vwZBe67NfSyt9lcZFupI59TRa7DmseYazrPU&#10;mTc3ZR2rA0nVrqy1ZLmFWkdmwYx/H7V0WqeD7lNaNhYQyyrIcx8dB7mut0PwPFoKrNcBZb0jlscJ&#10;7Claw73Nq0YpAvyFGcBmU9QT2q0rk1W/jPtUqk5qSybJx0zQuc80L71IBQCMbxI+zRZ/fArj/Dql&#10;tZg9mzXU+LX26TtP8Tiue8LJu1ZDjoCaR7mG93CtnoK/drkfGr8WyexNdeo+WuV8XwIzwlzjCcfn&#10;QzmwGtZFfwWvz3Bx2FdnnA6VyvgxP3dw2O4rq2xignG61mcXrl3F/bEwJIwR/Kt7w+3maYrDuxxX&#10;HeIcjXLnn+Kuw8Nf8gmLPqaR2YrTDxNYqRiuCvXCPKT3YgV37kbfoK8wu5jNduP4Q5x+dDFl2qke&#10;jaeT9it/+uYpNXz/AGXc/wDXM0/TMmwg/wBwfypdRjL2Fwh6GM0HDH+N8zzSwJN9D/vivUUSvMbe&#10;Mw38YP8AeFepRDKA57Ukd2ZboztcXOlS47EH9a5rS2K6lD/vV1OsLnSrj6A/rXK6fxfw/wC8KHuX&#10;hNcPI7VRxn0rD8TLmwVvR/6VvLgRkmsjxEobSXI7MDTPPwulZHJ+HP3euhR3Brv1J215/pDKNbgK&#10;nknBrv1zjpiqRvmMf3iZgeJ9otoS2PvEVn+HZ1/tAoGGSp6Vc8YoTpSt/dkFc74XfbrMee4IoN6a&#10;5sIz0VTxT+KRR+7B9aXAwc9ao8JrUDThTeopwB6UyDgPi5Bu0/S7j+67IT+Ga4Twf/yOuhf9hG3/&#10;APRi16j8SrT7T4KklxlreZXHsDwa8t8H/wDI66D/ANhG3/8ARi0mDPt0UtFFUWFJilooATFGKWig&#10;BMUYpaKAExRilooATFFLRQBU1K3urrTbiCzvDZ3MiFY7gIH8s+u09a+U77wR4osvHFtf3/napbnV&#10;I431KPLq7CRQc55Hp6cV9Qa/qE9pZpbWO06heP5FtuGQrHq59lGW98Y71b07T4NN06CyhBMcKBct&#10;yWPcn3J5P1oAtgcUYpaKAExRilooATFGKWigAooooAKKKKAEr5w+IP8AyPmrf9dR/wCgivo+vnD4&#10;g/8AI+at/wBdR/6CK9LK/wCK/Q4sd8C9TmqKKK908sKKKKACiiigAooooAKKKKACiiigAooooAKK&#10;KKACvo/wB/yJGl/9chXzhX0f4A/5EjS/+uQrzM0/hr1O7A/GzpaKKK8M9MKKKKACiiigAooooA8T&#10;+Kn/ACMs/wD17L/I1J8M/wDka4/+uDVH8VP+Rkn/AOvZf5GpPhn/AMjXH/1wb+Va/ZPN/wCX/wAz&#10;pPid97Tvqf8A0Ja1PiL/AMiLP9Y/51l/E772nfU/+hLWp8Rf+RFn+sf86hbo76nwM8MP8X0r6M8L&#10;f8itpf8A17J/KvnI/wAX0r6N8Lf8itpn/Xsn8qqexx4TdmvRRRWZ3i0UUUAFFFFABWLqP/H430Fb&#10;VYepH/TW+goFLYrZopM0lBA7j0pNoPYUZoB5oEZ+pNLBbExgvH3UdV/+tWRbxTXku2Mbt3LMegFd&#10;LMyxxM7kBVGSaxPDviWzW9kspUWKOSQmJ+30NBDtcuRaRb2+fLQHI+ZiOWrL1SzRIJHC4CqTmuqu&#10;HDyvhcegrnfETBLIL08xsH8Kk1W5xYX5jUqLinbB+NVXuJftLwwQh9gBJLYpGkYuWxdXingcE1R8&#10;28/59V/77pwuL4cfZU/77oLVKRQ8R2Ml9p+2LG5Duwe4qh4W0qWF/tUgADDCita7lvnt5FFqoLDG&#10;d9W9PhMFnFG2NyqAaR2+1lChyFxV4Ncr4r0+aZo7lGyijaQe1dZ071l66AbEAd5FH60WM8LOUKia&#10;IfDunPYWZEuN8hzj0raaMMlNt0wi+wqYigyq1HObkzgte0Wf+1TImGWd/l+vpXUaVatZ2MULcso5&#10;xTNSXN9Yj/poTWlk9cZ7Ujpr1pSpxixWXKEetcBcaFdLq/kbQd5LKR3FehkArisiZf8Aifwf9cjS&#10;DCVpU07GjZwmG2jjzyqgZqS4jMkEiDHzKVyakTAApx6UHKptT5jgf7KuG1OOER/OhBb2HrXdxphR&#10;7VnEqNcfGP8AUjpWnGcikdeLrSqWuVtQgaexmiQfM64Fcpp9hcLfLG6kMjAtntXaOflNZFsd2u3Y&#10;bptWixWGryhTlE1FAwazNctJLnS5oYfvkZA9a1Bimyj5c0zlhNxmpHnWi2c41eMiNgUb5sjpXoS5&#10;IrJtFCavfDHXawrWQkr7U0b4yq6klcyPENo95pUsca5cYYD1xXI+H7ScazHiNhsb5uOleiOu7rVC&#10;zgCateDghgrUyqOIcaUoF5AcVIAT0qMt5ZAPBpDKvPNUee4kgp45qIEEDmrCAEDvRcjlZl+Kbb7X&#10;4L1WIckQlh+HNeKeDv8AkddB/wCwjb/+jFr3y+h8/SL6HH37dx/46a8D8IceN9CHpqVv/wCjFo3J&#10;krH29RRRVFBRRRQAUUUUAFFFFABRRRQAUUVheIrqVkg0i0JF5qDGMMv/ACyiH+skP0HA/wBploAj&#10;0cnWNXuNbYf6LGDbWA/vKD88n/AmGB7KD3roahtreO0toreFAkUSBEUdgBgVNQAUUUUAFFFFABRR&#10;RQAUUUUAFFFFACV84fEH/kfNW/66j/0EV9H184fEH/kfNW/66j/0EV6WV/xX6HFjvgXqc1RRRXun&#10;lhRRRQAUUUUAFFFFABRRRQAUUUUAFFFFABRRRQAV9H+AP+RI0v8A65CvnCvo/wAAf8iRpf8A1yFe&#10;Zmn8Nep3YH42dLRRRXhnphRRRQAUUUUAFFFFAHifxV/5GWf/AK9l/kaf8Mv+Rrj/AOuDUz4qf8jL&#10;P/17L/I0/wCGX/I1x/8AXBv5Vr9k83/l/wDM6X4m/e076n/0Ja1PiL/yIs/1j/nWX8Tfvad9T/6E&#10;tanxE/5EWf6p/OoW6O+p8DPDD/FX0Z4W/wCRW0z/AK9k/lXzkf4vpX0b4W/5FbS/+vZP5VU9jjwm&#10;7NeiiiszvFooooAKKKKACsDVDi/b6D+Vb9c1q741JxnsP5UClsRbqXOagD+9ODUzMlzilU1CWqtf&#10;362Vk0rfe6KPU0gbSVzN8Sal8os4m56yEfyrj7kbVYgcjpVmWcyTM7sSzHNV7gFnRVOc8/lTOKUr&#10;u5u6H4u+zxrZam7GNRhJsZK+x9qm1LVINUObZ98cZKl+zH2rjbqNxn1PArb0iNY9JXqAGOSfWpZ0&#10;UZtuzJtgznGKzrNd13eS46vj8q2duASaztOT/RXkP8UjH9aR3U/hZRhhmvJpn+0yIquVVVqc6c6j&#10;/j+lz6ZFS6aMWhfn5nZjVWzsoriDzpdzO7E5LGpOm+rGTWUu3H26Xr7VKlhMAP8ATpv0qCW303IU&#10;yLnP/PSpBBpuP9av/fw0Gr2/4BY+xTEf8f0x/KoJdNaR4/NupXVW3BTjFBh03H+tH/fw0xrbTWdf&#10;3w/7+mgI/wBaGzGcLipCfSsmO100j/Xjjt5pokttOHAm/wDIpoMvZRv1HXxB1KxHfcTWkF4rHghs&#10;IrtZVlUso4LSZrTW5gxxLH/31SCtHZInyBWXPzrtvjvGavC4hz/rE5P96s53SbxBGEdWCxHODSCj&#10;FpO/Y1xxxTu1Qx5HU085J4PFBhbUzVA/4SFwTjMIrVCkcDp61jsQPEH1h/rWosny7SeKDorJ6ehO&#10;UBQ85NYkZC69cD+9GDWqW4rJZP8Aif5BxuhpiorSSNcEUjGoCWC4zTCXb+Kgz5SguV1+fGMNEprR&#10;DsBwBWcwddbjOfvQkfka0AG9aDeqr2HGQ+lZqyMNckGOHiB/Kr53Adqz5srrNuePniYZpk00tUaG&#10;Sf4aTnoVoG6lUkjkUzJioQecVah5BqqoIPtV62icRCUr8mcZqZOwrFtLfCx55Ei14DpVt9j+Ken2&#10;2MCLWIlA/wC2or3/AMzdICo2qOg9K8VvoPs/xstEAwDqtuw/F1ohe2pjUSPrqlpBS1qSFFFFABRR&#10;RQAUUUUAFFFFADXdUVmchVUZJJwAKwfD2dSmuPEDg7bwBLQMMEW4Pyn23H5voRVzXLGfU7JbGNgs&#10;E0ircknnyurAfXp9Ca0lRUUKoAUDAAHAFADqKTNLQAUUUUAFFFFABRRRQAUUUUAFFFFACV84fED/&#10;AJHzVv8ArqP/AEEV9H184fEH/kfNW/66j/0EV6WV/wAV+hxY74F6nNUUUma908sWiiigAooooAKK&#10;KKACiiigAooooAKKKKACiiigAr6P8Af8iRpf/XIV84V9H+AP+RI0v/rkK8zNP4a9TuwPxM6Wiiiv&#10;DPTCiiigAooooAKKKz9V1iz0eBJrxyiO+xSBnnGf6UAeR/FT/kZp/wDr2X+Rp/wy/wCRrj/64N/K&#10;s3xjezeItduriKDZDt8uNs/eA71H4U1O80DxDb3UljvhI8uRt2Ninv71rf3bHn8kvbXt1O7+Jv3t&#10;O+p/9CWtT4if8iLP9U/nXNeONbstZay+ws0nlE7vlIxyP8KseNvE9nqvhsafp4aaSRlD5BG0DvUL&#10;c7anwM8o/vfSvo3wt/yK2l/9eyfyr55ksLxQdkG7I9a9h8F+LrZtFsbC+jNteJiBYxlgQOAc+9VP&#10;Y5cLGUW7o7yiiisztFooooAKKKKACuR12QDVpFz0Vf5V11cN4kk265KP9lf5UClsCSAkYqUOTWbH&#10;LVlJOKZmWS2BknpyTXGazqRvrwhD+6Q7VrQ8Q6sIIxaQt+8kHzY/hFcsr8AUI56s+haAGeTzSLy7&#10;tnhflzUJfjdn7oqNGLoEB6ct9aDAmKhzvP0Ga6CKNfsMUIChcZPuawieFU49zXRKv7tAOwpM6cP1&#10;ZDP+7tZGPZTVG2XytIBP/PMmrmoHbp83+7ioLtTFo7DHSMCoPRpr3V6leAeTpAPpGTUcA8vSFP8A&#10;0zJqxdAx6Qw7iMCmXQ8rSGHpGBSNlr95Tt7WBbKF3iQ4XcxYUgu9NI4iBHbEVTXX7vTCMdIgKsQi&#10;OCxRmwFVAScUGrel2UftGnZ5hH/fqo2uNL8z/VL0/wCedW/7StSM5OPXZUX9o2fmnk9P7lBSv2Y1&#10;LrS15MS/9+6e9zo5QjYgJ/6Z07+0bLOCcfVKDf2OeSv/AHzSFZ9mUhLpBlPyx9P7hqYSaRjpH/3y&#10;aemp6fHK28rz0+Wj+0tNJ/1kePdaCmm+jGOdHI6xfrTIZ9Lt52aOSJGIxkGpjf6Wf44vxFMNzpTd&#10;Wg/KgNbWaZbXUrMji5i/76qT+0LbHFxF/wB9CqBfSyAc2+PwoxpBH/Lv+YpEezj2Yhlhn1xCkiti&#10;HBKn3rTULkc1Tt/7OhfdEYFJGCQRVj7RbjpIn/fQoCprsibaB3Oaz3O3WosH70J6/WrhkiIzvXP1&#10;rPnMZ1i0AYE7Gzg0wpRabuX8bucn86NvP3jS+WppMJux3pmVylcIV1a0bdgMrCrwBz1qheoBf2LZ&#10;53kVf2c8Gg1qP3ULt96zrxCL+yfP8TD9K0WU44rPvzta2Y/wTCgVJ+8X0yetKo+YilTqaB940+hi&#10;9x/mlwseAAvpU9vI+Wi3nYTnbniqo/1lWbcDzfwqWkkLVsvwDdJg14te6dfad8ZtPS/Db5dTt5Y2&#10;J+8hkXGK9utVH2hM+tee+P4P+Lr+EbrJ/eXMCdP7sy/41MJXlYzqR9259HUUUVuZBRRRQAhrzmw8&#10;b6qvxPvtH1Dyf7Ga5NlauqYZJxEkoDN33Atj3FejGvML3w3qF/F43aO1mjuhqcV9p0jIRveOGMgo&#10;e4JDLx6kUAXPH3jTVdE1jT7HR/JwkkLXzSJuwkkojVR6E/Mc+1dRHqmfGVzpp1KMiOxSc2X2chky&#10;5HmeZnBBxjb2xmvPLnRNa1DwU+s32nXH9tatq9rdTWyxMXghSRQiEdRtQZPpk5roL3R7+9+IuvGK&#10;KaGG68OraxXZjPliQu/AbpkZBx1oA2bHx94b1PVV06z1AyzszKjCF/LcqCSFkxtbgHoe1Lp3j3w3&#10;qs0kVnqIfy4WnkcxOqIq9dzEYBHoTmue8F6ve2ukaT4XuvCWrWt1Z24gnuXtwLdSqY3rJnDbiO3r&#10;VSy8Laje/AqXRILV7TU5o5T5UqeUzN55ba2cY3AYyexoA6rS/H/hrWdRjsLPUC1xLnyhJBJGsuP7&#10;jMoDfgTT9R8d+HdK1Q6bdX7C6UhZFjgeRYyem9lBC/iRXLvfX3i680Kxg8K6npf9n3cdxcT3tv5U&#10;cIQEFYz/AB5zjjtTtNv7/wAJ6zrmnXPhnVtQbUNTku7e6tLfzInSQggO+cLt6c+lADrf4h2Oj+LP&#10;FNprupuILa5hFrEsLSGOMwqzHCKTtyep9a6m91uFptCktdVijg1CfbGPIMn2oFCwVWH3Omcn0xWN&#10;4a0qVPF3ja4utPdI7ueERPLDxKnkKCFJHzDOQcd6wtF0rVE8N/DZJ7C7Wa0uM3KvCwaAeW4y4x8v&#10;Yc0AdZqPxE8MaVeXFpd6iyz2z+XMiW8jmM4BydqnAwRz0rpLW5hvbWK6tpVlglUPHIhyGU9CK8pt&#10;tcm0nxL41hTw3qOp/ar4RpJZQCUbjCo2v3Ue54rvfBWl3Oi+DNK068AW4ggAkUHIUnnb+GcfhQBv&#10;UUUUAFFFFABRRRQAUUUUAJXzh8Qf+R81b/rqP/QRX0fXNah4C8NarfzX15pvm3Exy7+fIuTjHQNi&#10;uvB4iNCblLsc+IpOrFJHzNfXf2K2abynkx2Xt9aw7fWrzUdQigjAijLZbbycD3r6PvPh/wCGdT1B&#10;9L0vTvLWIj7ZdieRvLzz5a5bG8j16A59KZYfBDwxYeJ59RSF3sJIdqWbSv8Au3yMsGByRjsTXRWx&#10;/PNcraRlTwvLF3SueM0V9Df8Ky8I/wDQJ/8AJmX/AOKo/wCFZeEP+gR/5My//FV0/wBqUuzMPqNT&#10;ufPNFfQ3/CsvCH/QI/8AJmX/AOKo/wCFZeEP+gR/5My//FUf2pS7MPqNTufPNFfQ3/CsvCH/AECP&#10;/JmX/wCKo/4Vl4Q/6BH/AJMy/wDxVH9qUuzD6jU7nzzRX0N/wrLwh/0CP/JmX/4qj/hWXhD/AKBH&#10;/kzL/wDFUf2pS7MPqNTufPNFfQ3/AArLwh/0CP8AyZl/+Ko/4Vl4Q/6BH/kzL/8AFUf2pS7MPqNT&#10;ufPNFfQ3/CsvCH/QI/8AJmX/AOKo/wCFZeEP+gR/5My//FUf2pS7MPqNTufPNFfQ3/CsvCH/AECP&#10;/JmX/wCKo/4Vl4Q/6BP/AJMy/wDxVH9qUuzD6jPufPNfR3gD/kSNL/65Cq//AArLwh/0Cf8AyZl/&#10;+KrprGyt9OsobS0jEdvCgREBJwB05PJrkxmMhXilFHRhsPKk22WKKKK847AooooAKKKKACuT8e2V&#10;ze6ZapbQvKyz7iFHQbTXWUUAeLf2Bq3/AD4T/wDfNMfRdSjxvs5Fz03cV7ZXnnxKLC80zazL8knQ&#10;kd1pgcZdW8tlt+0oY933c96n/sq+7W7c+4qvd/NCNxLfU5rnLqSUXUOJpR+9X+M+o96YHY/2Bq3/&#10;AD4zf981c0nRNTi1izkksplRZlLEjoK9Ytv+PWH/AHB/KpaVwEFLRRSAWiiigAooooAK8+8UtjxD&#10;KP8AYX+Veg15t4uP/FSTD/YT+VAnsVYn96deajFp9k9xKchRwPU9hVSGXsOcdcVx3iPWhfXv2eJv&#10;3EBwT/ebuaDGcrIfJeyXc7zSHLO2acpAOSc+1ZcMvHXn0qysuck0zjZblmO1UXq5/Sp12qRg9etZ&#10;0bhrgtk4UYFWvNHQHk0ElmMiWdI15BYZ966xhtO0dBXM6VGP7Tt48ZJJY/hXTMCWpM68OvdKep82&#10;oT+/Io/Wo9V4s1QfxOq/rT74gz2kfcyZ/IU3UV3y2qesmfyqT0qe0SPU+LEJ/eZV/Wo9UG2wK+pU&#10;VNqKlmtk9ZRTNSG6OFSPvSipLh9kp6mP9DYeu0VLqAC6Wy+oC0zVlfy4wozulUU7Ui4tFXb951FB&#10;steUmPl29pvdQFRRniqI1FEYuLSUjsdlT6oXFgVx1ZR+tSzztbWnmMmQoHA70BG1u9yo+rRnk2c3&#10;/fumnVIO9rN/37qQX1yVz9hlweR0pP7QmxzYTflSLt5fiRnU7Ujm2k/GKozqNh/zwf8AGGp/7Scd&#10;bGf8Fpv9p462U4/4BQHy/Er/AG7Tm5MJ/GKkN3pRGWjUfWOrB1WIfetJv+/dDarblMG1l/79Uw17&#10;P7yu0+kFeVjP/AKYH0U9Vh/75qf+0rIjmB/xipv9o6bjmL84qBq/ZkQGidcQ04xaKw/5Y/nThqGl&#10;ZyUQfWOl+16Ow5WL8UoC78xv2bRz0aP/AL7qS3h0qGXzY3jDjgHfSGbRG7QD/gNJnRD/AM8KAu/M&#10;v+fbkcTJ/wB9Cjzbc8+an/fVZ3l6IeMw/nR9n0RuAYfwegjkXmP1B4jPaFZFJEo6GtTbz1NZkVlp&#10;IYSIYsr0+eryTw8/vo/++hQKpqkkTLkls/hWdq3FqWH8Lqf1q2s8Rc/vU5/2hVPU5IWsph5qE4GA&#10;D3pk001I0E6j3FO/5aVFA2+ONvVRUv8AGKDOW7EbiQVMj7J154pjRkuKkMYBHXOaTZNjWt/9eh7Z&#10;ri/HcZbxj4Nmxwuqxpn/ALaJXX2znIBbgc1g+NbYtqfhqUjmPWrY59i61lD4xVNYnuFFIKWuk5wo&#10;oooAKKKKACiiigAooooAKKKKACkNLRQBRsNJs9Our65toikt9KJpyWJ3NtC556cAdKvUUUAFFFFA&#10;BRRRQAUUUUAFFFFACVhalfXF9dtpGlMVmGPtV0Olsp7D1kI6Dt1PYF+qajPLdjSdKZftrjMspGVt&#10;k/vH1Y9h+PQVf07TYNMs1t7cEjJZ3c5aRj1Zj3JoAWwsLfTbOO1tYxHEnQdyTyST3JPJNWaXFGKA&#10;CijFGKACijFGKACijFGKACiiigAooooAKKKKACiiigAooooAKKKKACiiigAooooAKKKKACvPPiV/&#10;x+aX/uSfzWvQ688+JX/H3pf+5J/NaAOLuv8AUiuau/8Aj7h/66r/ADFdLc/6kVzV3/x9xf8AXVf5&#10;iqA+l7b/AI9Yf9wfyqWorb/j1h/3B/KpakAooooAWiiigAooooAK8w8ZZPiibnjYn8q9Pryzx1PH&#10;ba/dTSttSONWJ/CgmWxyXiLWhpen+VCcXEw2rj+EdzXEQuTk1X1HUpdW1GS5c/KeEX+6vYVhtrl7&#10;DKyJZhlBIBwaZyNOo9Ds45MD8KsrJuYAn5R3964YeJNRxxYD/vlq6HRNRuNQs5GngELBwgGDz+dB&#10;Eqcoq7OgibbFuOMsc1NbyoWfK8gc5FQK2cbfuqMD3p/mfvQnAA+Zvf2oMjpvDMKu1xduwDgBVXvg&#10;1v4ycDv0qGwk87TIJAkaeagICJirCIdoGOlSd1ONopFKa2L6lCS4Cxqe3eoLoO2qW6jB2Ak/WtJU&#10;VHVyhkI/h6CkcxPcLJ5TJjkgc81DZ2xmvwMu68039opTOCScdqddI811aptxhyzc1rC2t7iYMkpW&#10;THRxgH8ary2O67DghZBweetTzFqS09CjqUTyz2w2qMy547YpL1JMwrkYaT5hjtWhJAXdC38HamGM&#10;vIGHUcGi4KdreRl6xCTbwopwWmXmk1VH+xhR3dRkfWtWWMMBuGSPWoZ4hcRhDxtOQaAjUSt5EScA&#10;KRggCphExGQCQO9Nyc7BzjqasCRVRMnAU8j1FMxctSsQVODwaNtLNKLjUHliRki2gAN1py4Bpi5m&#10;N2A+lJsHpUvU0uKA52QfZyVLBOPpUJjTdtKLn0xV5yzQ7Vbbg5PvTLlopPs/koVYAmQk9aCuZ23K&#10;rQR4GYlz9KZ9mj7xRkHvtqyfelxxjtQCqS7lT7HATzDH/wB80Gwt88wRn/gNW+O1TW4GH6b9vy5o&#10;KVSXczG061728eP92ojpdmw/49o/yq3L5qruc8+lSqdpDEZ9qCvayXUyo9PsxkeQn5UiafY+YQYU&#10;69K0im2f5EBQjr3zSPCsM+8x5UgktnpQX7WXczv7PsfMP7lKj/s6w87/AFH862PJhjj83A5qZY4t&#10;nmHA44ph7WXczxsV1VSAOgFDOTKEQZx1qwIIpUMgXp6VXmaKzhecbmCkAhRk0EJ3ZMXdVBdOncU4&#10;3cWdzH86kR0nhDrkqRTBFDOpUjOKlxBSaLFpOS6OB34qTxJi7t9KlZcMmp2h49fOWq0BUBoUOcDO&#10;cdKluHd7S0hc7iL+1YH/ALbJU8vvJib0cT1oUtFFbmAUUUUAFFFFABRRRQAUUUUAFFFFABRRRQAU&#10;UUUAFFFFABRRRQAUUUUAFZGq6nOlwmm6aiyajKu7LfcgT++/9B1J9skLq2qvbOljZIs2pzgmKM9E&#10;HeR/RR+p4FTaTpcemQtmRp7qU77i4k+9K3qfQegHAFADtL0uHS7TyYy0kjMXmmfl5XPVmPr/AC6V&#10;eoooAKKKKACiiigAooooAKKKKAEooooAKKKKACiiigAooooAKKKKACiiigAooooAKKKKACiiigAr&#10;zv4l/wDH3pf+5J/Na9Erzv4l/wDH3pf+5J/NaAOMuf8AUCuau/8Aj7h/66r/ADFdLc/6kVzV3/x9&#10;w/8AXVf5iqA+l7b/AI9Yf9wfyqWorb/j1h/3B/KpakAooooAWiiigAooooAK+evjRqzHxXJpkZwB&#10;HG8p9fl4FfQtcnrnw58M+ItVk1LUrOSS6dVVmWd1BAGBwDigipFyjZHy9FjdWjFwB+dfQS/CLwav&#10;TT5v/AmT/GpR8KfCIxiwl4/6eH/xoOb2EjweAcZqd2/eKo4wMmvdR8MPCoHFlL/4EP8A40v/AArL&#10;wtkn7FLk9f8ASH/xph9XmeHmVUjHBwBSSSbIQmMySdfb1r3L/hWnhfj/AEKXg8fv3/xpP+FZeFvN&#10;8z7FLu6Z+0P/AI0C+rzPK9N12fTvLhYmZAgG0n7mOla48Vt3h6+hr0AfDfwyGLfY5cnr+/f/ABp/&#10;/CvPDZ/5dJP+/wA/+NIuNOqtmedv4tijGWRuvYVJH4ptnPQ8f7Nd5/wrbwxx/ocvBz/r3/xp/wDw&#10;rnw1/wA+T/8Af5v8aVi7VfI4P/hI7Ut94DHqtIdfsPvGaNfqTXej4c+Gh/y5yf8Af9/8ajk+Gfha&#10;X79lKf8Atu/+NLlLTq+RxKa1Zv8Acu7fJ7F6lW+iY5WeEntiQV1D/CXwfJy1hN/4Eyf41H/wp7wZ&#10;/wA+FwPpdyf40uQtSmYHns3QK30amFpMYCYzXRp8IvCKHKW14v0vpf8A4qrMfww8NxDCLfgf9f8A&#10;L/8AFUuQfNI5WNiAcx804uP+eZ/Ouxj+H+hxDCm+x73kh/rViPwbpEfQXJ/3rhz/AFp8rC7OE8xc&#10;/wCrYUnmr/cavQx4V0kf8sXP1lb/ABpf+EW0n/ng3/fZ/wAaOVgefCWMfwmlM0RPcfhXoH/CK6T/&#10;AM8G/wC/h/xpP+EU0g/8u7f9/G/xo5WB575kefvH8qAY+u79K9B/4RPR/wDn3b/v43+NH/CJ6P8A&#10;8+7f9/G/xo5WM8+JiJ+/j8KQCME4kyPevQf+ER0fP/Hu3/fxv8aU+EtHP/Lu3/fxv8aXKwujz7Ee&#10;crIPpmk6DIdc/WvQf+ER0b/n3b/v43+NIfCGjHrbv/38b/GnZhc89Kox3FlLD3pSFAyXX869B/4Q&#10;/Rf+fZv+/jf40f8ACIaN/wA+zf8Afxv8aLMLo89XarZDrj606WUtwAp/GvQP+EP0X/n2b/v43+NH&#10;/CH6L/z7t/38b/GizK5kediOV+hjOO1OIlX7wXHfBr0L/hENG/593/7+N/jR/wAIho3/AD7v/wB/&#10;G/xosw5kedmRgcKoIpv7zGFCoD1r0b/hENG/592/7+N/jR/wiGjf8+7/APfxv8aLMOZHnaq8Y7Ee&#10;1A3g/LGB+Neif8Ijo3/Pu/8A38b/ABpR4S0cf8sH/wC/jf40WYcyPPVSRs4TDHvVpVSP7KtwyjN1&#10;DtLHv5i4Fd1/wiuk/wDPB/8Av63+NRT+DdFuTCZbeRjDKkyfvW4ZSGU9fUUuV3DmVjfooorQgKKK&#10;KACiiigAooooAKKKKACiiigAooooAKKKKACisTxT4hHhjRTqJs5LxjNHCkETBWdncKoyeOpFUNI8&#10;ZfbNWk0rVtIu9Gvltzcqly6OskYIDEOpI4yMigDqqK4aP4hXN3E19pnhPWL/AEkEhbyEJ+8AONyR&#10;k72HoQOa3/FOtt4c8N3mrLAJ2t1DCMttDZIHX8aANqszVtUaxWOC2iFxf3B2wQbsAnuzHso6k/lk&#10;4FX45FkRSCMkZIB6UwpALnzisYmK7N5xu25zj6UAVNJ0v7Asss8vn31wQ1xORjeR0AHZRzgf4mtK&#10;sC/8QtZeMtH0EW4ZdQguJTNuwU8sLxjvnd+lWPEus/2D4c1HVEjWZ7S3aYRFsbsDOM9qANeiq9pc&#10;i4sILl8J5savjPTIzip9y4zuGD3zQAtFIrK3KsD9DS0AFFFFABRRRQAUUUUAJRRRQAUUUUAFFFFA&#10;BRRRQAUUUUAFFFFABRRRQAUUUUAFFFFABXnfxL/4+9M/3JP5rXoled/Ev/j70v8A3JP5rQBxlz/q&#10;RXNXf/H3D/11X/0IV0tz/qRXNXf/AB9xf9dV/mKoD6Xtv+PWH/cH8qlqK2/49Yf9wfyqWpAKKKKA&#10;FooooAKKKKACiiigAooooAKKKKACiiigAooooAKKKKACiiigAooooAKKKKACiiigAooooAKKKKAC&#10;iiigAooooAKKKKACiiigAooooAKKKKACiiigAooooAKKKKACiiigAooooAKKKKACiiigAooooAKK&#10;KKACiiigAooooA4f4rJLJ4NjjglEMzalZiOUpu2N56YOO+Dziq914I1T7Bq+o6lrkmsazLps1pbM&#10;LdbeONWGcKik8kgc5rubmztr2IRXVvFPGHVwkqBgGU5Bwe4IBBqegDhvC/jfwvB4N08z6tZWZtrd&#10;YpoJpAkkTKMFSnXgj0qx8UV3/DjWFyRmIDI6j5hW7L4b0KfUP7Qm0bTpL0HP2l7VDJ/30Rmr11aW&#10;97bvb3cEVxA4w8UqB1b6g8GgDzgeH9O8KfELwgdJjkibUluobxmlZjOFhLhnyeWyOtc6kXhHUNF1&#10;+/8AFd6ieI4bm5DGW4Kz2+CfKEK5Bxt2kY7mvaJLG1muLe4ltoXntiTBI0YLRZGDtPVcjg47VVuN&#10;B0e71CO/udKsZr2PGy4kt0aRcdMMRkUAee6dJfS+Lvh1JqW/7a2j3Rm3j5t2yPr71x95H4avfAfi&#10;HUtau0/4S43F1G4eciZWDsEjC5zs2heMY61729jay3cN3JbQvcwKyxTNGC8YbG4K3UA4GcdcVWl8&#10;P6NPeS3k2k2Ml1NGYpZntkLuhGCrMRkgjjBoA8o8creXms+G7CSTRl01tKEiprUkiW0kuQDyhGWC&#10;4xn1NRSadPH8MWs5tUsbmGTXIFjOlTO0cCGRcojNyMc9zjNewXukabqNotpfafa3VquMQzwq6DHT&#10;5SMULo+mLZR2S6daC0jYMkAhXy1IOQQuMAg8igCLRdB03w9Ymy0q1W2ty5kKKTyxABPPc4rSoooA&#10;KKKKACiiigAooooASiiigAooooAKKKKACiiigAooooAKKKKACiiigAooooAKKKKACvO/iX/x+aX/&#10;ALkn81r0SuR8Z+Hr3XLiye0aICFXDb2I646ce1AHmtx/qRXN3f8Ax9xf9dV/mK9Kl8C6vJGFD2w+&#10;rn/Csmb4X67LPG4mswFcMcyHsc+lO4Hsdt/x6w/7g/lUtRwqUhjQ9VUA1JSAKKKKAF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P//ZUEsBAi0AFAAGAAgAAAAhAIoVP5gMAQAAFQIAABMAAAAAAAAAAAAA&#10;AAAAAAAAAFtDb250ZW50X1R5cGVzXS54bWxQSwECLQAUAAYACAAAACEAOP0h/9YAAACUAQAACwAA&#10;AAAAAAAAAAAAAAA9AQAAX3JlbHMvLnJlbHNQSwECLQAUAAYACAAAACEAc4ir690DAAAPCwAADgAA&#10;AAAAAAAAAAAAAAA8AgAAZHJzL2Uyb0RvYy54bWxQSwECLQAUAAYACAAAACEAWGCzG7oAAAAiAQAA&#10;GQAAAAAAAAAAAAAAAABFBgAAZHJzL19yZWxzL2Uyb0RvYy54bWwucmVsc1BLAQItABQABgAIAAAA&#10;IQA1+O8i3QAAAAUBAAAPAAAAAAAAAAAAAAAAADYHAABkcnMvZG93bnJldi54bWxQSwECLQAKAAAA&#10;AAAAACEA0q4+z/VqAAD1agAAFQAAAAAAAAAAAAAAAABACAAAZHJzL21lZGlhL2ltYWdlMS5qcGVn&#10;UEsFBgAAAAAGAAYAfQEAAGhzAAAAAA==&#10;">
                <v:shape id="Picture 1073741893" o:spid="_x0000_s1057" type="#_x0000_t75" style="position:absolute;width:51257;height:211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cN/yAAAAOMAAAAPAAAAZHJzL2Rvd25yZXYueG1sRE9fS8Mw&#10;EH8X/A7hBN9cOidrrcuGFQVhgjgr7PHWnG21uZQkrvHbG0Hw8X7/b7WJZhBHcr63rGA+y0AQN1b3&#10;3CqoXx8uChA+IGscLJOCb/KwWZ+erLDUduIXOu5CK1II+xIVdCGMpZS+6cign9mROHHv1hkM6XSt&#10;1A6nFG4GeZllS2mw59TQ4Uh3HTWfuy+j4Onev8W8fj7U+3za6uojuqKqlDo/i7c3IALF8C/+cz/q&#10;ND/LF/nVvLhewO9PCQC5/gEAAP//AwBQSwECLQAUAAYACAAAACEA2+H2y+4AAACFAQAAEwAAAAAA&#10;AAAAAAAAAAAAAAAAW0NvbnRlbnRfVHlwZXNdLnhtbFBLAQItABQABgAIAAAAIQBa9CxbvwAAABUB&#10;AAALAAAAAAAAAAAAAAAAAB8BAABfcmVscy8ucmVsc1BLAQItABQABgAIAAAAIQD37cN/yAAAAOMA&#10;AAAPAAAAAAAAAAAAAAAAAAcCAABkcnMvZG93bnJldi54bWxQSwUGAAAAAAMAAwC3AAAA/AIAAAAA&#10;">
                  <v:imagedata r:id="rId17" o:title=""/>
                </v:shape>
                <v:shape id="Text Box 2" o:spid="_x0000_s1058" type="#_x0000_t202" style="position:absolute;left:8529;top:614;width:4229;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0JiwgAAANoAAAAPAAAAZHJzL2Rvd25yZXYueG1sRI9PawIx&#10;FMTvgt8hPMGbJrbQymqUWigUL8U/9Py6eW62bl6WJHVXP31TKHgcZuY3zHLdu0ZcKMTas4bZVIEg&#10;Lr2pudJwPLxN5iBiQjbYeCYNV4qwXg0HSyyM73hHl32qRIZwLFCDTaktpIylJYdx6lvi7J18cJiy&#10;DJU0AbsMd418UOpJOqw5L1hs6dVSed7/OA2f1Tdt6m24qQ+puvPc745fz1br8ah/WYBI1Kd7+L/9&#10;bjQ8wt+VfAPk6hcAAP//AwBQSwECLQAUAAYACAAAACEA2+H2y+4AAACFAQAAEwAAAAAAAAAAAAAA&#10;AAAAAAAAW0NvbnRlbnRfVHlwZXNdLnhtbFBLAQItABQABgAIAAAAIQBa9CxbvwAAABUBAAALAAAA&#10;AAAAAAAAAAAAAB8BAABfcmVscy8ucmVsc1BLAQItABQABgAIAAAAIQAoo0JiwgAAANoAAAAPAAAA&#10;AAAAAAAAAAAAAAcCAABkcnMvZG93bnJldi54bWxQSwUGAAAAAAMAAwC3AAAA9gIAAAAA&#10;" fillcolor="white [3212]" stroked="f">
                  <v:textbox>
                    <w:txbxContent>
                      <w:p w14:paraId="7AB86D6B" w14:textId="4995525A" w:rsidR="00B01E04" w:rsidRDefault="00B01E04">
                        <w:r>
                          <w:t>(A)</w:t>
                        </w:r>
                      </w:p>
                    </w:txbxContent>
                  </v:textbox>
                </v:shape>
                <v:shape id="Text Box 2" o:spid="_x0000_s1059" type="#_x0000_t202" style="position:absolute;left:30366;top:545;width:4229;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toWwgAAANoAAAAPAAAAZHJzL2Rvd25yZXYueG1sRI9PawIx&#10;FMTvgt8hPMGbJpbSymqUWigUL8U/9Py6eW62bl6WJHVXP31TKHgcZuY3zHLdu0ZcKMTas4bZVIEg&#10;Lr2pudJwPLxN5iBiQjbYeCYNV4qwXg0HSyyM73hHl32qRIZwLFCDTaktpIylJYdx6lvi7J18cJiy&#10;DJU0AbsMd418UOpJOqw5L1hs6dVSed7/OA2f1Tdt6m24qQ+puvPc745fz1br8ah/WYBI1Kd7+L/9&#10;bjQ8wt+VfAPk6hcAAP//AwBQSwECLQAUAAYACAAAACEA2+H2y+4AAACFAQAAEwAAAAAAAAAAAAAA&#10;AAAAAAAAW0NvbnRlbnRfVHlwZXNdLnhtbFBLAQItABQABgAIAAAAIQBa9CxbvwAAABUBAAALAAAA&#10;AAAAAAAAAAAAAB8BAABfcmVscy8ucmVsc1BLAQItABQABgAIAAAAIQCnStoWwgAAANoAAAAPAAAA&#10;AAAAAAAAAAAAAAcCAABkcnMvZG93bnJldi54bWxQSwUGAAAAAAMAAwC3AAAA9gIAAAAA&#10;" fillcolor="white [3212]" stroked="f">
                  <v:textbox>
                    <w:txbxContent>
                      <w:p w14:paraId="24980268" w14:textId="2166858A" w:rsidR="00B01E04" w:rsidRDefault="00B01E04" w:rsidP="00DD53B8">
                        <w:r>
                          <w:t>(B)</w:t>
                        </w:r>
                      </w:p>
                    </w:txbxContent>
                  </v:textbox>
                </v:shape>
                <w10:anchorlock/>
              </v:group>
            </w:pict>
          </mc:Fallback>
        </mc:AlternateContent>
      </w:r>
    </w:p>
    <w:p w14:paraId="0CA4CC6C" w14:textId="4AA19E2C" w:rsidR="00DD53B8" w:rsidRPr="00441AED" w:rsidRDefault="00FA0D04" w:rsidP="007B7802">
      <w:pPr>
        <w:pStyle w:val="Body"/>
        <w:spacing w:after="0" w:line="480" w:lineRule="auto"/>
        <w:jc w:val="both"/>
        <w:rPr>
          <w:rFonts w:ascii="Times New Roman" w:hAnsi="Times New Roman" w:cs="Times New Roman"/>
          <w:lang w:val="en-GB"/>
        </w:rPr>
      </w:pPr>
      <w:r w:rsidRPr="00441AED">
        <w:rPr>
          <w:rFonts w:ascii="Times New Roman" w:hAnsi="Times New Roman" w:cs="Times New Roman"/>
          <w:b/>
          <w:lang w:val="en-GB"/>
        </w:rPr>
        <w:t>S</w:t>
      </w:r>
      <w:r w:rsidR="00FC290C" w:rsidRPr="00441AED">
        <w:rPr>
          <w:rFonts w:ascii="Times New Roman" w:hAnsi="Times New Roman" w:cs="Times New Roman"/>
          <w:b/>
          <w:lang w:val="en-GB"/>
        </w:rPr>
        <w:t>5</w:t>
      </w:r>
      <w:r w:rsidR="00BA1368" w:rsidRPr="00441AED">
        <w:rPr>
          <w:rFonts w:ascii="Times New Roman" w:hAnsi="Times New Roman" w:cs="Times New Roman"/>
          <w:b/>
          <w:lang w:val="en-GB"/>
        </w:rPr>
        <w:t xml:space="preserve"> Fig</w:t>
      </w:r>
      <w:r w:rsidR="00DE1B55" w:rsidRPr="00441AED">
        <w:rPr>
          <w:rFonts w:ascii="Times New Roman" w:hAnsi="Times New Roman" w:cs="Times New Roman"/>
          <w:b/>
          <w:lang w:val="en-GB"/>
        </w:rPr>
        <w:t>.</w:t>
      </w:r>
      <w:r w:rsidR="00DE1B55" w:rsidRPr="00441AED">
        <w:rPr>
          <w:rFonts w:ascii="Times New Roman" w:hAnsi="Times New Roman" w:cs="Times New Roman"/>
          <w:lang w:val="en-GB"/>
        </w:rPr>
        <w:t xml:space="preserve"> Burst pressure study for thiol-</w:t>
      </w:r>
      <w:proofErr w:type="spellStart"/>
      <w:r w:rsidR="00DE1B55" w:rsidRPr="00441AED">
        <w:rPr>
          <w:rFonts w:ascii="Times New Roman" w:hAnsi="Times New Roman" w:cs="Times New Roman"/>
          <w:lang w:val="en-GB"/>
        </w:rPr>
        <w:t>ene</w:t>
      </w:r>
      <w:proofErr w:type="spellEnd"/>
      <w:r w:rsidR="00DE1B55" w:rsidRPr="00441AED">
        <w:rPr>
          <w:rFonts w:ascii="Times New Roman" w:hAnsi="Times New Roman" w:cs="Times New Roman"/>
          <w:lang w:val="en-GB"/>
        </w:rPr>
        <w:t xml:space="preserve"> microchip. (a) Schematic view of the pressure system </w:t>
      </w:r>
      <w:r w:rsidR="00DE1B55" w:rsidRPr="00441AED">
        <w:rPr>
          <w:rFonts w:ascii="Times New Roman" w:hAnsi="Times New Roman" w:cs="Times New Roman"/>
          <w:lang w:val="en-GB"/>
        </w:rPr>
        <w:fldChar w:fldCharType="begin" w:fldLock="1"/>
      </w:r>
      <w:r w:rsidR="0064516E" w:rsidRPr="00441AED">
        <w:rPr>
          <w:rFonts w:ascii="Times New Roman" w:hAnsi="Times New Roman" w:cs="Times New Roman"/>
          <w:lang w:val="en-GB"/>
        </w:rPr>
        <w:instrText>ADDIN CSL_CITATION { "citationItems" : [ { "id" : "ITEM-1", "itemData" : { "DOI" : "10.1088/0960-1317/23/3/037002", "ISSN" : "0960-1317", "author" : [ { "dropping-particle" : "", "family" : "Sikanen", "given" : "Tiina M.", "non-dropping-particle" : "", "parse-names" : false, "suffix" : "" }, { "dropping-particle" : "", "family" : "Lafleur", "given" : "Josiane P.", "non-dropping-particle" : "", "parse-names" : false, "suffix" : "" }, { "dropping-particle" : "", "family" : "Moilanen", "given" : "Maria-Elisa", "non-dropping-particle" : "", "parse-names" : false, "suffix" : "" }, { "dropping-particle" : "", "family" : "Zhuang", "given" : "Guisheng", "non-dropping-particle" : "", "parse-names" : false, "suffix" : "" }, { "dropping-particle" : "", "family" : "Jensen", "given" : "Thomas G.", "non-dropping-particle" : "", "parse-names" : false, "suffix" : "" }, { "dropping-particle" : "", "family" : "Kutter", "given" : "J\u00f6rg P.", "non-dropping-particle" : "", "parse-names" : false, "suffix" : "" } ], "container-title" : "Journal of Micromechanics and Microengineering", "id" : "ITEM-1", "issue" : "3", "issued" : { "date-parts" : [ [ "2013", "3", "1" ] ] }, "page" : "037002", "title" : "Fabrication and bonding of thiol-ene-based microfluidic devices", "type" : "article-journal", "volume" : "23" }, "uris" : [ "http://www.mendeley.com/documents/?uuid=cb147077-6e0c-4f8d-b58c-fe1175ed60ec" ] } ], "mendeley" : { "formattedCitation" : "&lt;sup&gt;1&lt;/sup&gt;", "plainTextFormattedCitation" : "1", "previouslyFormattedCitation" : "&lt;sup&gt;1&lt;/sup&gt;" }, "properties" : { "noteIndex" : 0 }, "schema" : "https://github.com/citation-style-language/schema/raw/master/csl-citation.json" }</w:instrText>
      </w:r>
      <w:r w:rsidR="00DE1B55" w:rsidRPr="00441AED">
        <w:rPr>
          <w:rFonts w:ascii="Times New Roman" w:hAnsi="Times New Roman" w:cs="Times New Roman"/>
          <w:lang w:val="en-GB"/>
        </w:rPr>
        <w:fldChar w:fldCharType="separate"/>
      </w:r>
      <w:r w:rsidR="0064516E" w:rsidRPr="00441AED">
        <w:rPr>
          <w:rFonts w:ascii="Times New Roman" w:hAnsi="Times New Roman" w:cs="Times New Roman"/>
          <w:noProof/>
          <w:vertAlign w:val="superscript"/>
          <w:lang w:val="en-GB"/>
        </w:rPr>
        <w:t>1</w:t>
      </w:r>
      <w:r w:rsidR="00DE1B55" w:rsidRPr="00441AED">
        <w:rPr>
          <w:rFonts w:ascii="Times New Roman" w:hAnsi="Times New Roman" w:cs="Times New Roman"/>
          <w:lang w:val="en-GB"/>
        </w:rPr>
        <w:fldChar w:fldCharType="end"/>
      </w:r>
      <w:r w:rsidR="00DE1B55" w:rsidRPr="00441AED">
        <w:rPr>
          <w:rFonts w:ascii="Times New Roman" w:hAnsi="Times New Roman" w:cs="Times New Roman"/>
          <w:lang w:val="en-GB"/>
        </w:rPr>
        <w:t>. The thiol-</w:t>
      </w:r>
      <w:proofErr w:type="spellStart"/>
      <w:r w:rsidR="00DE1B55" w:rsidRPr="00441AED">
        <w:rPr>
          <w:rFonts w:ascii="Times New Roman" w:hAnsi="Times New Roman" w:cs="Times New Roman"/>
          <w:lang w:val="en-GB"/>
        </w:rPr>
        <w:t>ene</w:t>
      </w:r>
      <w:proofErr w:type="spellEnd"/>
      <w:r w:rsidR="00DE1B55" w:rsidRPr="00441AED">
        <w:rPr>
          <w:rFonts w:ascii="Times New Roman" w:hAnsi="Times New Roman" w:cs="Times New Roman"/>
          <w:lang w:val="en-GB"/>
        </w:rPr>
        <w:t xml:space="preserve"> microchip was clamped between the PC holders. The pressure sensor on the top of the PC holder will measure the pressure of the set-up. The syringes are compressed to provide the pressure into the microchip. (b) Microfluidic chip filled with red dye. The inlet and outlet ports for the bottom fluidic layer and outlet for the top layer were sealed with cured thiol-</w:t>
      </w:r>
      <w:proofErr w:type="spellStart"/>
      <w:r w:rsidR="00DE1B55" w:rsidRPr="00441AED">
        <w:rPr>
          <w:rFonts w:ascii="Times New Roman" w:hAnsi="Times New Roman" w:cs="Times New Roman"/>
          <w:lang w:val="en-GB"/>
        </w:rPr>
        <w:t>ene</w:t>
      </w:r>
      <w:proofErr w:type="spellEnd"/>
      <w:r w:rsidR="00DE1B55" w:rsidRPr="00441AED">
        <w:rPr>
          <w:rFonts w:ascii="Times New Roman" w:hAnsi="Times New Roman" w:cs="Times New Roman"/>
          <w:lang w:val="en-GB"/>
        </w:rPr>
        <w:t>. The inlet port of the top fluidic layer is clamped between the mechanical device.</w:t>
      </w:r>
      <w:r w:rsidR="00363CAF" w:rsidRPr="00441AED">
        <w:rPr>
          <w:rFonts w:ascii="Times New Roman" w:hAnsi="Times New Roman" w:cs="Times New Roman"/>
          <w:lang w:val="en-GB"/>
        </w:rPr>
        <w:t xml:space="preserve"> (scale bar = 5mm)</w:t>
      </w:r>
    </w:p>
    <w:p w14:paraId="6F9F98B1" w14:textId="452E5521" w:rsidR="00315F0F" w:rsidRPr="00441AED" w:rsidRDefault="00315F0F" w:rsidP="007B7802">
      <w:pPr>
        <w:pStyle w:val="Body"/>
        <w:spacing w:after="0" w:line="480" w:lineRule="auto"/>
        <w:jc w:val="both"/>
        <w:rPr>
          <w:rFonts w:ascii="Times New Roman" w:hAnsi="Times New Roman" w:cs="Times New Roman"/>
          <w:b/>
        </w:rPr>
      </w:pPr>
      <w:bookmarkStart w:id="1" w:name="_GoBack"/>
      <w:bookmarkEnd w:id="1"/>
    </w:p>
    <w:p w14:paraId="3F77F6D3" w14:textId="1B168988" w:rsidR="00CB3816" w:rsidRPr="00441AED" w:rsidRDefault="0064516E" w:rsidP="007B7802">
      <w:pPr>
        <w:pStyle w:val="Body"/>
        <w:spacing w:after="0" w:line="480" w:lineRule="auto"/>
        <w:jc w:val="both"/>
        <w:rPr>
          <w:rFonts w:ascii="Times New Roman" w:hAnsi="Times New Roman" w:cs="Times New Roman"/>
          <w:b/>
        </w:rPr>
      </w:pPr>
      <w:r w:rsidRPr="00441AED">
        <w:rPr>
          <w:rFonts w:ascii="Times New Roman" w:hAnsi="Times New Roman" w:cs="Times New Roman"/>
          <w:b/>
        </w:rPr>
        <w:t>References</w:t>
      </w:r>
    </w:p>
    <w:p w14:paraId="0C21908C" w14:textId="662B3120" w:rsidR="0064516E" w:rsidRPr="00441AED" w:rsidRDefault="0064516E" w:rsidP="007B7802">
      <w:pPr>
        <w:pStyle w:val="NormalWeb"/>
        <w:spacing w:line="480" w:lineRule="auto"/>
        <w:ind w:left="640" w:hanging="640"/>
        <w:jc w:val="both"/>
        <w:divId w:val="995111170"/>
        <w:rPr>
          <w:rFonts w:eastAsiaTheme="minorEastAsia" w:hAnsi="Times New Roman" w:cs="Times New Roman"/>
          <w:noProof/>
          <w:sz w:val="22"/>
        </w:rPr>
      </w:pPr>
      <w:r w:rsidRPr="00441AED">
        <w:rPr>
          <w:rFonts w:hAnsi="Times New Roman" w:cs="Times New Roman"/>
        </w:rPr>
        <w:fldChar w:fldCharType="begin" w:fldLock="1"/>
      </w:r>
      <w:r w:rsidRPr="00454629">
        <w:rPr>
          <w:rFonts w:hAnsi="Times New Roman" w:cs="Times New Roman"/>
          <w:lang w:val="en-GB"/>
        </w:rPr>
        <w:instrText xml:space="preserve">ADDIN Mendeley Bibliography CSL_BIBLIOGRAPHY </w:instrText>
      </w:r>
      <w:r w:rsidRPr="00441AED">
        <w:rPr>
          <w:rFonts w:hAnsi="Times New Roman" w:cs="Times New Roman"/>
        </w:rPr>
        <w:fldChar w:fldCharType="separate"/>
      </w:r>
      <w:r w:rsidRPr="00454629">
        <w:rPr>
          <w:rFonts w:hAnsi="Times New Roman" w:cs="Times New Roman"/>
          <w:noProof/>
          <w:sz w:val="22"/>
          <w:lang w:val="en-GB"/>
        </w:rPr>
        <w:t>1.</w:t>
      </w:r>
      <w:r w:rsidRPr="00454629">
        <w:rPr>
          <w:rFonts w:hAnsi="Times New Roman" w:cs="Times New Roman"/>
          <w:noProof/>
          <w:sz w:val="22"/>
          <w:lang w:val="en-GB"/>
        </w:rPr>
        <w:tab/>
        <w:t xml:space="preserve">Sikanen, T. M. </w:t>
      </w:r>
      <w:r w:rsidRPr="00454629">
        <w:rPr>
          <w:rFonts w:hAnsi="Times New Roman" w:cs="Times New Roman"/>
          <w:i/>
          <w:iCs/>
          <w:noProof/>
          <w:sz w:val="22"/>
          <w:lang w:val="en-GB"/>
        </w:rPr>
        <w:t>et al.</w:t>
      </w:r>
      <w:r w:rsidRPr="00454629">
        <w:rPr>
          <w:rFonts w:hAnsi="Times New Roman" w:cs="Times New Roman"/>
          <w:noProof/>
          <w:sz w:val="22"/>
          <w:lang w:val="en-GB"/>
        </w:rPr>
        <w:t xml:space="preserve"> </w:t>
      </w:r>
      <w:r w:rsidRPr="00441AED">
        <w:rPr>
          <w:rFonts w:hAnsi="Times New Roman" w:cs="Times New Roman"/>
          <w:noProof/>
          <w:sz w:val="22"/>
        </w:rPr>
        <w:t xml:space="preserve">Fabrication and bonding of thiol-ene-based microfluidic devices. </w:t>
      </w:r>
      <w:r w:rsidRPr="00441AED">
        <w:rPr>
          <w:rFonts w:hAnsi="Times New Roman" w:cs="Times New Roman"/>
          <w:i/>
          <w:iCs/>
          <w:noProof/>
          <w:sz w:val="22"/>
        </w:rPr>
        <w:t>J. Micromechanics Microengineering</w:t>
      </w:r>
      <w:r w:rsidRPr="00441AED">
        <w:rPr>
          <w:rFonts w:hAnsi="Times New Roman" w:cs="Times New Roman"/>
          <w:noProof/>
          <w:sz w:val="22"/>
        </w:rPr>
        <w:t xml:space="preserve"> </w:t>
      </w:r>
      <w:r w:rsidRPr="00441AED">
        <w:rPr>
          <w:rFonts w:hAnsi="Times New Roman" w:cs="Times New Roman"/>
          <w:b/>
          <w:bCs/>
          <w:noProof/>
          <w:sz w:val="22"/>
        </w:rPr>
        <w:t>23,</w:t>
      </w:r>
      <w:r w:rsidRPr="00441AED">
        <w:rPr>
          <w:rFonts w:hAnsi="Times New Roman" w:cs="Times New Roman"/>
          <w:noProof/>
          <w:sz w:val="22"/>
        </w:rPr>
        <w:t xml:space="preserve"> 037002 (2013). </w:t>
      </w:r>
    </w:p>
    <w:p w14:paraId="2AF1A666" w14:textId="7EB2FFD5" w:rsidR="0064516E" w:rsidRPr="00303EF5" w:rsidRDefault="0064516E" w:rsidP="007B7802">
      <w:pPr>
        <w:pStyle w:val="Body"/>
        <w:spacing w:after="0" w:line="480" w:lineRule="auto"/>
        <w:jc w:val="both"/>
        <w:rPr>
          <w:rFonts w:ascii="Times New Roman" w:hAnsi="Times New Roman" w:cs="Times New Roman"/>
        </w:rPr>
      </w:pPr>
      <w:r w:rsidRPr="00441AED">
        <w:rPr>
          <w:rFonts w:ascii="Times New Roman" w:hAnsi="Times New Roman" w:cs="Times New Roman"/>
        </w:rPr>
        <w:fldChar w:fldCharType="end"/>
      </w:r>
    </w:p>
    <w:sectPr w:rsidR="0064516E" w:rsidRPr="00303EF5" w:rsidSect="00BA1368">
      <w:footerReference w:type="default" r:id="rId18"/>
      <w:pgSz w:w="11900" w:h="16840"/>
      <w:pgMar w:top="1701" w:right="1134" w:bottom="1701" w:left="1134" w:header="708" w:footer="708"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EE1478" w14:textId="77777777" w:rsidR="006029AF" w:rsidRDefault="006029AF">
      <w:r>
        <w:separator/>
      </w:r>
    </w:p>
  </w:endnote>
  <w:endnote w:type="continuationSeparator" w:id="0">
    <w:p w14:paraId="3199C445" w14:textId="77777777" w:rsidR="006029AF" w:rsidRDefault="006029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5676012"/>
      <w:docPartObj>
        <w:docPartGallery w:val="Page Numbers (Bottom of Page)"/>
        <w:docPartUnique/>
      </w:docPartObj>
    </w:sdtPr>
    <w:sdtEndPr>
      <w:rPr>
        <w:noProof/>
      </w:rPr>
    </w:sdtEndPr>
    <w:sdtContent>
      <w:p w14:paraId="3E21B338" w14:textId="3785A2CA" w:rsidR="007B7802" w:rsidRDefault="007B7802">
        <w:pPr>
          <w:pStyle w:val="Footer"/>
          <w:jc w:val="center"/>
        </w:pPr>
        <w:r>
          <w:fldChar w:fldCharType="begin"/>
        </w:r>
        <w:r>
          <w:instrText xml:space="preserve"> PAGE   \* MERGEFORMAT </w:instrText>
        </w:r>
        <w:r>
          <w:fldChar w:fldCharType="separate"/>
        </w:r>
        <w:r w:rsidR="00441AED">
          <w:rPr>
            <w:noProof/>
          </w:rPr>
          <w:t>1</w:t>
        </w:r>
        <w:r>
          <w:rPr>
            <w:noProof/>
          </w:rPr>
          <w:fldChar w:fldCharType="end"/>
        </w:r>
      </w:p>
    </w:sdtContent>
  </w:sdt>
  <w:p w14:paraId="2CD3E7F7" w14:textId="77777777" w:rsidR="007B7802" w:rsidRDefault="007B78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D8C771" w14:textId="77777777" w:rsidR="006029AF" w:rsidRDefault="006029AF">
      <w:r>
        <w:separator/>
      </w:r>
    </w:p>
  </w:footnote>
  <w:footnote w:type="continuationSeparator" w:id="0">
    <w:p w14:paraId="4FA9D724" w14:textId="77777777" w:rsidR="006029AF" w:rsidRDefault="006029A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4"/>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279C"/>
    <w:rsid w:val="00021D42"/>
    <w:rsid w:val="000379DC"/>
    <w:rsid w:val="000450AA"/>
    <w:rsid w:val="000450F3"/>
    <w:rsid w:val="00056790"/>
    <w:rsid w:val="000719DB"/>
    <w:rsid w:val="00076F29"/>
    <w:rsid w:val="00085EC7"/>
    <w:rsid w:val="00092018"/>
    <w:rsid w:val="000A2ACF"/>
    <w:rsid w:val="000A61BB"/>
    <w:rsid w:val="000C4328"/>
    <w:rsid w:val="000C709D"/>
    <w:rsid w:val="000D6164"/>
    <w:rsid w:val="000E7D70"/>
    <w:rsid w:val="000F1CE4"/>
    <w:rsid w:val="001040AC"/>
    <w:rsid w:val="00105917"/>
    <w:rsid w:val="00107397"/>
    <w:rsid w:val="00110265"/>
    <w:rsid w:val="001116BF"/>
    <w:rsid w:val="00115917"/>
    <w:rsid w:val="00127148"/>
    <w:rsid w:val="00142EAD"/>
    <w:rsid w:val="001506D0"/>
    <w:rsid w:val="00180740"/>
    <w:rsid w:val="00193FD5"/>
    <w:rsid w:val="001A3E19"/>
    <w:rsid w:val="001B5FF4"/>
    <w:rsid w:val="001D70A7"/>
    <w:rsid w:val="001E057A"/>
    <w:rsid w:val="001E1575"/>
    <w:rsid w:val="001E3076"/>
    <w:rsid w:val="001E3499"/>
    <w:rsid w:val="001F59FA"/>
    <w:rsid w:val="001F6DB7"/>
    <w:rsid w:val="002103F7"/>
    <w:rsid w:val="00227D34"/>
    <w:rsid w:val="00243745"/>
    <w:rsid w:val="002643CB"/>
    <w:rsid w:val="002D4789"/>
    <w:rsid w:val="002E3284"/>
    <w:rsid w:val="002F2929"/>
    <w:rsid w:val="003020A8"/>
    <w:rsid w:val="00303ACF"/>
    <w:rsid w:val="00303EF5"/>
    <w:rsid w:val="00315F0F"/>
    <w:rsid w:val="00323E97"/>
    <w:rsid w:val="003377D9"/>
    <w:rsid w:val="003435F2"/>
    <w:rsid w:val="00354CD6"/>
    <w:rsid w:val="00363CAF"/>
    <w:rsid w:val="00364495"/>
    <w:rsid w:val="003667F3"/>
    <w:rsid w:val="0038362F"/>
    <w:rsid w:val="00395C01"/>
    <w:rsid w:val="00397517"/>
    <w:rsid w:val="003B2E63"/>
    <w:rsid w:val="003B59D9"/>
    <w:rsid w:val="003C5E0B"/>
    <w:rsid w:val="003D44C8"/>
    <w:rsid w:val="003D6017"/>
    <w:rsid w:val="003F5F4D"/>
    <w:rsid w:val="003F5F8D"/>
    <w:rsid w:val="003F62CC"/>
    <w:rsid w:val="004067AA"/>
    <w:rsid w:val="0040685A"/>
    <w:rsid w:val="0041269B"/>
    <w:rsid w:val="00425627"/>
    <w:rsid w:val="00436E94"/>
    <w:rsid w:val="00441097"/>
    <w:rsid w:val="00441AED"/>
    <w:rsid w:val="00441BBE"/>
    <w:rsid w:val="00442EFF"/>
    <w:rsid w:val="00444090"/>
    <w:rsid w:val="00452959"/>
    <w:rsid w:val="00454629"/>
    <w:rsid w:val="0045465F"/>
    <w:rsid w:val="00454904"/>
    <w:rsid w:val="00464A30"/>
    <w:rsid w:val="004864EE"/>
    <w:rsid w:val="004A79BB"/>
    <w:rsid w:val="004B53C4"/>
    <w:rsid w:val="004C0A45"/>
    <w:rsid w:val="004D179A"/>
    <w:rsid w:val="004F1874"/>
    <w:rsid w:val="004F3CBE"/>
    <w:rsid w:val="004F4941"/>
    <w:rsid w:val="004F56D9"/>
    <w:rsid w:val="0051205E"/>
    <w:rsid w:val="00524A4E"/>
    <w:rsid w:val="00535575"/>
    <w:rsid w:val="00554269"/>
    <w:rsid w:val="0056675E"/>
    <w:rsid w:val="005731D1"/>
    <w:rsid w:val="00573EB9"/>
    <w:rsid w:val="00587BEF"/>
    <w:rsid w:val="00592C7F"/>
    <w:rsid w:val="005A2233"/>
    <w:rsid w:val="005A5F6B"/>
    <w:rsid w:val="005A6C5B"/>
    <w:rsid w:val="005B0963"/>
    <w:rsid w:val="005B1224"/>
    <w:rsid w:val="005D6A30"/>
    <w:rsid w:val="005E2865"/>
    <w:rsid w:val="00600341"/>
    <w:rsid w:val="006029AF"/>
    <w:rsid w:val="0060616E"/>
    <w:rsid w:val="00622627"/>
    <w:rsid w:val="00623B54"/>
    <w:rsid w:val="00636BFA"/>
    <w:rsid w:val="00644C44"/>
    <w:rsid w:val="0064516E"/>
    <w:rsid w:val="00664921"/>
    <w:rsid w:val="00667AF7"/>
    <w:rsid w:val="00675E8C"/>
    <w:rsid w:val="00682C5C"/>
    <w:rsid w:val="00684B4A"/>
    <w:rsid w:val="00693414"/>
    <w:rsid w:val="00694557"/>
    <w:rsid w:val="006C2FB4"/>
    <w:rsid w:val="006D33F8"/>
    <w:rsid w:val="006D343F"/>
    <w:rsid w:val="006F0DC5"/>
    <w:rsid w:val="007008A1"/>
    <w:rsid w:val="007051DD"/>
    <w:rsid w:val="00707280"/>
    <w:rsid w:val="007078BA"/>
    <w:rsid w:val="00707C7F"/>
    <w:rsid w:val="007257D7"/>
    <w:rsid w:val="00736151"/>
    <w:rsid w:val="00744184"/>
    <w:rsid w:val="00771486"/>
    <w:rsid w:val="007811E9"/>
    <w:rsid w:val="00781805"/>
    <w:rsid w:val="00782380"/>
    <w:rsid w:val="00786283"/>
    <w:rsid w:val="007A119D"/>
    <w:rsid w:val="007A5ED1"/>
    <w:rsid w:val="007B7802"/>
    <w:rsid w:val="007D6C84"/>
    <w:rsid w:val="007E0027"/>
    <w:rsid w:val="00810285"/>
    <w:rsid w:val="00811AAD"/>
    <w:rsid w:val="0082647C"/>
    <w:rsid w:val="00826486"/>
    <w:rsid w:val="008272A3"/>
    <w:rsid w:val="008313A6"/>
    <w:rsid w:val="008373E1"/>
    <w:rsid w:val="00852E7D"/>
    <w:rsid w:val="00854681"/>
    <w:rsid w:val="008629BA"/>
    <w:rsid w:val="008648E8"/>
    <w:rsid w:val="00870259"/>
    <w:rsid w:val="008749F6"/>
    <w:rsid w:val="00882E48"/>
    <w:rsid w:val="00884456"/>
    <w:rsid w:val="008B0B1E"/>
    <w:rsid w:val="008B32DC"/>
    <w:rsid w:val="008B77CB"/>
    <w:rsid w:val="008D535D"/>
    <w:rsid w:val="008F020A"/>
    <w:rsid w:val="00923DE0"/>
    <w:rsid w:val="009245E6"/>
    <w:rsid w:val="0094735D"/>
    <w:rsid w:val="00947E27"/>
    <w:rsid w:val="0095536B"/>
    <w:rsid w:val="00956660"/>
    <w:rsid w:val="00956C80"/>
    <w:rsid w:val="00971AD4"/>
    <w:rsid w:val="00985E07"/>
    <w:rsid w:val="009909A6"/>
    <w:rsid w:val="009931CE"/>
    <w:rsid w:val="00994A7C"/>
    <w:rsid w:val="009A1727"/>
    <w:rsid w:val="009C054F"/>
    <w:rsid w:val="009C279C"/>
    <w:rsid w:val="009E629F"/>
    <w:rsid w:val="00A02C30"/>
    <w:rsid w:val="00A044B1"/>
    <w:rsid w:val="00A15CB2"/>
    <w:rsid w:val="00A32EAA"/>
    <w:rsid w:val="00A337D8"/>
    <w:rsid w:val="00A47DCE"/>
    <w:rsid w:val="00A6158B"/>
    <w:rsid w:val="00A82DC8"/>
    <w:rsid w:val="00A840D6"/>
    <w:rsid w:val="00A9415B"/>
    <w:rsid w:val="00AA143C"/>
    <w:rsid w:val="00AA3838"/>
    <w:rsid w:val="00AD0D47"/>
    <w:rsid w:val="00AD3023"/>
    <w:rsid w:val="00AE389A"/>
    <w:rsid w:val="00AE7816"/>
    <w:rsid w:val="00AF4ABC"/>
    <w:rsid w:val="00AF5E04"/>
    <w:rsid w:val="00AF69D3"/>
    <w:rsid w:val="00B01E04"/>
    <w:rsid w:val="00B0481E"/>
    <w:rsid w:val="00B05108"/>
    <w:rsid w:val="00B12B61"/>
    <w:rsid w:val="00B150A4"/>
    <w:rsid w:val="00B22911"/>
    <w:rsid w:val="00B32B24"/>
    <w:rsid w:val="00B62357"/>
    <w:rsid w:val="00B70A02"/>
    <w:rsid w:val="00B93505"/>
    <w:rsid w:val="00B96F63"/>
    <w:rsid w:val="00B975AF"/>
    <w:rsid w:val="00BA01C5"/>
    <w:rsid w:val="00BA1368"/>
    <w:rsid w:val="00BB359A"/>
    <w:rsid w:val="00BB5B85"/>
    <w:rsid w:val="00BC0627"/>
    <w:rsid w:val="00BD1487"/>
    <w:rsid w:val="00BD45F0"/>
    <w:rsid w:val="00BE0A32"/>
    <w:rsid w:val="00BE3ACE"/>
    <w:rsid w:val="00BF7D56"/>
    <w:rsid w:val="00C13F0B"/>
    <w:rsid w:val="00C1615D"/>
    <w:rsid w:val="00C20482"/>
    <w:rsid w:val="00C27297"/>
    <w:rsid w:val="00C279E3"/>
    <w:rsid w:val="00C302B9"/>
    <w:rsid w:val="00C36D22"/>
    <w:rsid w:val="00C56934"/>
    <w:rsid w:val="00C718AA"/>
    <w:rsid w:val="00C81887"/>
    <w:rsid w:val="00C87682"/>
    <w:rsid w:val="00C937A0"/>
    <w:rsid w:val="00C94F66"/>
    <w:rsid w:val="00CA0A4C"/>
    <w:rsid w:val="00CA3E77"/>
    <w:rsid w:val="00CA4131"/>
    <w:rsid w:val="00CA63C8"/>
    <w:rsid w:val="00CA76CD"/>
    <w:rsid w:val="00CB3816"/>
    <w:rsid w:val="00CC1392"/>
    <w:rsid w:val="00CC292C"/>
    <w:rsid w:val="00CF7A09"/>
    <w:rsid w:val="00D01242"/>
    <w:rsid w:val="00D017EB"/>
    <w:rsid w:val="00D02C74"/>
    <w:rsid w:val="00D07F57"/>
    <w:rsid w:val="00D14685"/>
    <w:rsid w:val="00D14758"/>
    <w:rsid w:val="00D25462"/>
    <w:rsid w:val="00D31448"/>
    <w:rsid w:val="00D410B0"/>
    <w:rsid w:val="00D44683"/>
    <w:rsid w:val="00D65EAD"/>
    <w:rsid w:val="00D90B3D"/>
    <w:rsid w:val="00D94F0F"/>
    <w:rsid w:val="00DB1C77"/>
    <w:rsid w:val="00DD53B8"/>
    <w:rsid w:val="00DE1B55"/>
    <w:rsid w:val="00DF0FF9"/>
    <w:rsid w:val="00DF4207"/>
    <w:rsid w:val="00E02A29"/>
    <w:rsid w:val="00E06829"/>
    <w:rsid w:val="00E10EBA"/>
    <w:rsid w:val="00E14183"/>
    <w:rsid w:val="00E15758"/>
    <w:rsid w:val="00E16BF9"/>
    <w:rsid w:val="00E202EB"/>
    <w:rsid w:val="00E206A8"/>
    <w:rsid w:val="00E248EB"/>
    <w:rsid w:val="00E34A3B"/>
    <w:rsid w:val="00E37CF2"/>
    <w:rsid w:val="00E40BC4"/>
    <w:rsid w:val="00E468DC"/>
    <w:rsid w:val="00E84C14"/>
    <w:rsid w:val="00E90FB9"/>
    <w:rsid w:val="00E931FA"/>
    <w:rsid w:val="00E93346"/>
    <w:rsid w:val="00E968E2"/>
    <w:rsid w:val="00E977C2"/>
    <w:rsid w:val="00EA5BDA"/>
    <w:rsid w:val="00EA6192"/>
    <w:rsid w:val="00ED2ABE"/>
    <w:rsid w:val="00EF043A"/>
    <w:rsid w:val="00EF402E"/>
    <w:rsid w:val="00F06BF8"/>
    <w:rsid w:val="00F261B6"/>
    <w:rsid w:val="00F34D13"/>
    <w:rsid w:val="00F36045"/>
    <w:rsid w:val="00F410C8"/>
    <w:rsid w:val="00F44920"/>
    <w:rsid w:val="00F742DA"/>
    <w:rsid w:val="00F800C8"/>
    <w:rsid w:val="00FA0D04"/>
    <w:rsid w:val="00FA3A3C"/>
    <w:rsid w:val="00FB0C37"/>
    <w:rsid w:val="00FB20CB"/>
    <w:rsid w:val="00FB3FED"/>
    <w:rsid w:val="00FB5F21"/>
    <w:rsid w:val="00FB62C3"/>
    <w:rsid w:val="00FC290C"/>
    <w:rsid w:val="00FC4385"/>
    <w:rsid w:val="00FE6B0F"/>
    <w:rsid w:val="00FF1B41"/>
    <w:rsid w:val="00FF58AA"/>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520A9B"/>
  <w15:docId w15:val="{464D2482-68B2-4F16-BA6E-78637A0595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SG" w:eastAsia="zh-CN"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customStyle="1" w:styleId="Body">
    <w:name w:val="Body"/>
    <w:pPr>
      <w:spacing w:after="160" w:line="259" w:lineRule="auto"/>
    </w:pPr>
    <w:rPr>
      <w:rFonts w:ascii="Calibri" w:eastAsia="Calibri" w:hAnsi="Calibri" w:cs="Calibri"/>
      <w:color w:val="000000"/>
      <w:sz w:val="22"/>
      <w:szCs w:val="22"/>
      <w:u w:color="000000"/>
      <w:lang w:val="en-US"/>
    </w:rPr>
  </w:style>
  <w:style w:type="paragraph" w:customStyle="1" w:styleId="Default">
    <w:name w:val="Default"/>
    <w:rPr>
      <w:rFonts w:ascii="Helvetica" w:eastAsia="Helvetica" w:hAnsi="Helvetica" w:cs="Helvetica"/>
      <w:color w:val="000000"/>
      <w:sz w:val="22"/>
      <w:szCs w:val="22"/>
    </w:rPr>
  </w:style>
  <w:style w:type="paragraph" w:customStyle="1" w:styleId="08ArticleText">
    <w:name w:val="08 Article Text"/>
    <w:link w:val="08ArticleTextChar"/>
    <w:qFormat/>
    <w:pPr>
      <w:tabs>
        <w:tab w:val="left" w:pos="284"/>
      </w:tabs>
      <w:spacing w:line="240" w:lineRule="exact"/>
      <w:jc w:val="both"/>
    </w:pPr>
    <w:rPr>
      <w:rFonts w:eastAsia="Times New Roman"/>
      <w:color w:val="000000"/>
      <w:sz w:val="18"/>
      <w:szCs w:val="18"/>
      <w:u w:color="000000"/>
      <w:lang w:val="en-US"/>
    </w:rPr>
  </w:style>
  <w:style w:type="paragraph" w:styleId="NormalWeb">
    <w:name w:val="Normal (Web)"/>
    <w:uiPriority w:val="99"/>
    <w:pPr>
      <w:spacing w:before="100" w:after="100"/>
    </w:pPr>
    <w:rPr>
      <w:rFonts w:hAnsi="Arial Unicode MS" w:cs="Arial Unicode MS"/>
      <w:color w:val="000000"/>
      <w:sz w:val="24"/>
      <w:szCs w:val="24"/>
      <w:u w:color="000000"/>
      <w:lang w:val="en-US"/>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937A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37A0"/>
    <w:rPr>
      <w:rFonts w:ascii="Segoe UI" w:hAnsi="Segoe UI" w:cs="Segoe UI"/>
      <w:sz w:val="18"/>
      <w:szCs w:val="18"/>
      <w:lang w:val="en-US" w:eastAsia="en-US"/>
    </w:rPr>
  </w:style>
  <w:style w:type="character" w:customStyle="1" w:styleId="08ArticleTextChar">
    <w:name w:val="08 Article Text Char"/>
    <w:link w:val="08ArticleText"/>
    <w:rsid w:val="005A2233"/>
    <w:rPr>
      <w:rFonts w:eastAsia="Times New Roman"/>
      <w:color w:val="000000"/>
      <w:sz w:val="18"/>
      <w:szCs w:val="18"/>
      <w:u w:color="000000"/>
      <w:lang w:val="en-US"/>
    </w:rPr>
  </w:style>
  <w:style w:type="paragraph" w:styleId="CommentSubject">
    <w:name w:val="annotation subject"/>
    <w:basedOn w:val="CommentText"/>
    <w:next w:val="CommentText"/>
    <w:link w:val="CommentSubjectChar"/>
    <w:uiPriority w:val="99"/>
    <w:semiHidden/>
    <w:unhideWhenUsed/>
    <w:rsid w:val="00B93505"/>
    <w:rPr>
      <w:b/>
      <w:bCs/>
    </w:rPr>
  </w:style>
  <w:style w:type="character" w:customStyle="1" w:styleId="CommentSubjectChar">
    <w:name w:val="Comment Subject Char"/>
    <w:basedOn w:val="CommentTextChar"/>
    <w:link w:val="CommentSubject"/>
    <w:uiPriority w:val="99"/>
    <w:semiHidden/>
    <w:rsid w:val="00B93505"/>
    <w:rPr>
      <w:b/>
      <w:bCs/>
      <w:lang w:val="en-US" w:eastAsia="en-US"/>
    </w:rPr>
  </w:style>
  <w:style w:type="paragraph" w:styleId="Revision">
    <w:name w:val="Revision"/>
    <w:hidden/>
    <w:uiPriority w:val="99"/>
    <w:semiHidden/>
    <w:rsid w:val="003C5E0B"/>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character" w:styleId="PlaceholderText">
    <w:name w:val="Placeholder Text"/>
    <w:basedOn w:val="DefaultParagraphFont"/>
    <w:uiPriority w:val="99"/>
    <w:semiHidden/>
    <w:rsid w:val="00FA3A3C"/>
    <w:rPr>
      <w:color w:val="808080"/>
    </w:rPr>
  </w:style>
  <w:style w:type="paragraph" w:styleId="Header">
    <w:name w:val="header"/>
    <w:basedOn w:val="Normal"/>
    <w:link w:val="HeaderChar"/>
    <w:uiPriority w:val="99"/>
    <w:unhideWhenUsed/>
    <w:rsid w:val="007B7802"/>
    <w:pPr>
      <w:tabs>
        <w:tab w:val="center" w:pos="4513"/>
        <w:tab w:val="right" w:pos="9026"/>
      </w:tabs>
    </w:pPr>
  </w:style>
  <w:style w:type="character" w:customStyle="1" w:styleId="HeaderChar">
    <w:name w:val="Header Char"/>
    <w:basedOn w:val="DefaultParagraphFont"/>
    <w:link w:val="Header"/>
    <w:uiPriority w:val="99"/>
    <w:rsid w:val="007B7802"/>
    <w:rPr>
      <w:sz w:val="24"/>
      <w:szCs w:val="24"/>
      <w:lang w:val="en-US" w:eastAsia="en-US"/>
    </w:rPr>
  </w:style>
  <w:style w:type="paragraph" w:styleId="Footer">
    <w:name w:val="footer"/>
    <w:basedOn w:val="Normal"/>
    <w:link w:val="FooterChar"/>
    <w:uiPriority w:val="99"/>
    <w:unhideWhenUsed/>
    <w:rsid w:val="007B7802"/>
    <w:pPr>
      <w:tabs>
        <w:tab w:val="center" w:pos="4513"/>
        <w:tab w:val="right" w:pos="9026"/>
      </w:tabs>
    </w:pPr>
  </w:style>
  <w:style w:type="character" w:customStyle="1" w:styleId="FooterChar">
    <w:name w:val="Footer Char"/>
    <w:basedOn w:val="DefaultParagraphFont"/>
    <w:link w:val="Footer"/>
    <w:uiPriority w:val="99"/>
    <w:rsid w:val="007B7802"/>
    <w:rPr>
      <w:sz w:val="24"/>
      <w:szCs w:val="24"/>
      <w:lang w:val="en-US" w:eastAsia="en-US"/>
    </w:rPr>
  </w:style>
  <w:style w:type="character" w:styleId="LineNumber">
    <w:name w:val="line number"/>
    <w:basedOn w:val="DefaultParagraphFont"/>
    <w:uiPriority w:val="99"/>
    <w:semiHidden/>
    <w:unhideWhenUsed/>
    <w:rsid w:val="007B78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118602">
      <w:bodyDiv w:val="1"/>
      <w:marLeft w:val="0"/>
      <w:marRight w:val="0"/>
      <w:marTop w:val="0"/>
      <w:marBottom w:val="0"/>
      <w:divBdr>
        <w:top w:val="none" w:sz="0" w:space="0" w:color="auto"/>
        <w:left w:val="none" w:sz="0" w:space="0" w:color="auto"/>
        <w:bottom w:val="none" w:sz="0" w:space="0" w:color="auto"/>
        <w:right w:val="none" w:sz="0" w:space="0" w:color="auto"/>
      </w:divBdr>
    </w:div>
    <w:div w:id="693073653">
      <w:bodyDiv w:val="1"/>
      <w:marLeft w:val="0"/>
      <w:marRight w:val="0"/>
      <w:marTop w:val="0"/>
      <w:marBottom w:val="0"/>
      <w:divBdr>
        <w:top w:val="none" w:sz="0" w:space="0" w:color="auto"/>
        <w:left w:val="none" w:sz="0" w:space="0" w:color="auto"/>
        <w:bottom w:val="none" w:sz="0" w:space="0" w:color="auto"/>
        <w:right w:val="none" w:sz="0" w:space="0" w:color="auto"/>
      </w:divBdr>
    </w:div>
    <w:div w:id="758259397">
      <w:bodyDiv w:val="1"/>
      <w:marLeft w:val="0"/>
      <w:marRight w:val="0"/>
      <w:marTop w:val="0"/>
      <w:marBottom w:val="0"/>
      <w:divBdr>
        <w:top w:val="none" w:sz="0" w:space="0" w:color="auto"/>
        <w:left w:val="none" w:sz="0" w:space="0" w:color="auto"/>
        <w:bottom w:val="none" w:sz="0" w:space="0" w:color="auto"/>
        <w:right w:val="none" w:sz="0" w:space="0" w:color="auto"/>
      </w:divBdr>
    </w:div>
    <w:div w:id="995111170">
      <w:bodyDiv w:val="1"/>
      <w:marLeft w:val="0"/>
      <w:marRight w:val="0"/>
      <w:marTop w:val="0"/>
      <w:marBottom w:val="0"/>
      <w:divBdr>
        <w:top w:val="none" w:sz="0" w:space="0" w:color="auto"/>
        <w:left w:val="none" w:sz="0" w:space="0" w:color="auto"/>
        <w:bottom w:val="none" w:sz="0" w:space="0" w:color="auto"/>
        <w:right w:val="none" w:sz="0" w:space="0" w:color="auto"/>
      </w:divBdr>
    </w:div>
    <w:div w:id="1546258341">
      <w:bodyDiv w:val="1"/>
      <w:marLeft w:val="0"/>
      <w:marRight w:val="0"/>
      <w:marTop w:val="0"/>
      <w:marBottom w:val="0"/>
      <w:divBdr>
        <w:top w:val="none" w:sz="0" w:space="0" w:color="auto"/>
        <w:left w:val="none" w:sz="0" w:space="0" w:color="auto"/>
        <w:bottom w:val="none" w:sz="0" w:space="0" w:color="auto"/>
        <w:right w:val="none" w:sz="0" w:space="0" w:color="auto"/>
      </w:divBdr>
      <w:divsChild>
        <w:div w:id="194780074">
          <w:marLeft w:val="0"/>
          <w:marRight w:val="0"/>
          <w:marTop w:val="0"/>
          <w:marBottom w:val="0"/>
          <w:divBdr>
            <w:top w:val="none" w:sz="0" w:space="0" w:color="auto"/>
            <w:left w:val="none" w:sz="0" w:space="0" w:color="auto"/>
            <w:bottom w:val="none" w:sz="0" w:space="0" w:color="auto"/>
            <w:right w:val="none" w:sz="0" w:space="0" w:color="auto"/>
          </w:divBdr>
          <w:divsChild>
            <w:div w:id="192380467">
              <w:marLeft w:val="0"/>
              <w:marRight w:val="0"/>
              <w:marTop w:val="0"/>
              <w:marBottom w:val="0"/>
              <w:divBdr>
                <w:top w:val="none" w:sz="0" w:space="0" w:color="auto"/>
                <w:left w:val="none" w:sz="0" w:space="0" w:color="auto"/>
                <w:bottom w:val="none" w:sz="0" w:space="0" w:color="auto"/>
                <w:right w:val="none" w:sz="0" w:space="0" w:color="auto"/>
              </w:divBdr>
              <w:divsChild>
                <w:div w:id="365570033">
                  <w:marLeft w:val="0"/>
                  <w:marRight w:val="0"/>
                  <w:marTop w:val="0"/>
                  <w:marBottom w:val="0"/>
                  <w:divBdr>
                    <w:top w:val="none" w:sz="0" w:space="0" w:color="auto"/>
                    <w:left w:val="none" w:sz="0" w:space="0" w:color="auto"/>
                    <w:bottom w:val="none" w:sz="0" w:space="0" w:color="auto"/>
                    <w:right w:val="none" w:sz="0" w:space="0" w:color="auto"/>
                  </w:divBdr>
                  <w:divsChild>
                    <w:div w:id="981153487">
                      <w:marLeft w:val="0"/>
                      <w:marRight w:val="0"/>
                      <w:marTop w:val="0"/>
                      <w:marBottom w:val="0"/>
                      <w:divBdr>
                        <w:top w:val="none" w:sz="0" w:space="0" w:color="auto"/>
                        <w:left w:val="none" w:sz="0" w:space="0" w:color="auto"/>
                        <w:bottom w:val="none" w:sz="0" w:space="0" w:color="auto"/>
                        <w:right w:val="none" w:sz="0" w:space="0" w:color="auto"/>
                      </w:divBdr>
                      <w:divsChild>
                        <w:div w:id="510069835">
                          <w:marLeft w:val="0"/>
                          <w:marRight w:val="0"/>
                          <w:marTop w:val="0"/>
                          <w:marBottom w:val="0"/>
                          <w:divBdr>
                            <w:top w:val="none" w:sz="0" w:space="0" w:color="auto"/>
                            <w:left w:val="none" w:sz="0" w:space="0" w:color="auto"/>
                            <w:bottom w:val="none" w:sz="0" w:space="0" w:color="auto"/>
                            <w:right w:val="none" w:sz="0" w:space="0" w:color="auto"/>
                          </w:divBdr>
                          <w:divsChild>
                            <w:div w:id="848057831">
                              <w:marLeft w:val="0"/>
                              <w:marRight w:val="0"/>
                              <w:marTop w:val="0"/>
                              <w:marBottom w:val="0"/>
                              <w:divBdr>
                                <w:top w:val="none" w:sz="0" w:space="0" w:color="auto"/>
                                <w:left w:val="none" w:sz="0" w:space="0" w:color="auto"/>
                                <w:bottom w:val="none" w:sz="0" w:space="0" w:color="auto"/>
                                <w:right w:val="none" w:sz="0" w:space="0" w:color="auto"/>
                              </w:divBdr>
                            </w:div>
                            <w:div w:id="552078746">
                              <w:marLeft w:val="0"/>
                              <w:marRight w:val="0"/>
                              <w:marTop w:val="0"/>
                              <w:marBottom w:val="0"/>
                              <w:divBdr>
                                <w:top w:val="none" w:sz="0" w:space="0" w:color="auto"/>
                                <w:left w:val="none" w:sz="0" w:space="0" w:color="auto"/>
                                <w:bottom w:val="none" w:sz="0" w:space="0" w:color="auto"/>
                                <w:right w:val="none" w:sz="0" w:space="0" w:color="auto"/>
                              </w:divBdr>
                              <w:divsChild>
                                <w:div w:id="1634600170">
                                  <w:marLeft w:val="0"/>
                                  <w:marRight w:val="0"/>
                                  <w:marTop w:val="0"/>
                                  <w:marBottom w:val="0"/>
                                  <w:divBdr>
                                    <w:top w:val="none" w:sz="0" w:space="0" w:color="auto"/>
                                    <w:left w:val="none" w:sz="0" w:space="0" w:color="auto"/>
                                    <w:bottom w:val="none" w:sz="0" w:space="0" w:color="auto"/>
                                    <w:right w:val="none" w:sz="0" w:space="0" w:color="auto"/>
                                  </w:divBdr>
                                  <w:divsChild>
                                    <w:div w:id="786385608">
                                      <w:marLeft w:val="0"/>
                                      <w:marRight w:val="0"/>
                                      <w:marTop w:val="0"/>
                                      <w:marBottom w:val="0"/>
                                      <w:divBdr>
                                        <w:top w:val="none" w:sz="0" w:space="0" w:color="auto"/>
                                        <w:left w:val="none" w:sz="0" w:space="0" w:color="auto"/>
                                        <w:bottom w:val="none" w:sz="0" w:space="0" w:color="auto"/>
                                        <w:right w:val="none" w:sz="0" w:space="0" w:color="auto"/>
                                      </w:divBdr>
                                      <w:divsChild>
                                        <w:div w:id="1243561533">
                                          <w:marLeft w:val="0"/>
                                          <w:marRight w:val="0"/>
                                          <w:marTop w:val="0"/>
                                          <w:marBottom w:val="0"/>
                                          <w:divBdr>
                                            <w:top w:val="none" w:sz="0" w:space="0" w:color="auto"/>
                                            <w:left w:val="none" w:sz="0" w:space="0" w:color="auto"/>
                                            <w:bottom w:val="none" w:sz="0" w:space="0" w:color="auto"/>
                                            <w:right w:val="none" w:sz="0" w:space="0" w:color="auto"/>
                                          </w:divBdr>
                                          <w:divsChild>
                                            <w:div w:id="956641606">
                                              <w:marLeft w:val="0"/>
                                              <w:marRight w:val="0"/>
                                              <w:marTop w:val="0"/>
                                              <w:marBottom w:val="0"/>
                                              <w:divBdr>
                                                <w:top w:val="none" w:sz="0" w:space="0" w:color="auto"/>
                                                <w:left w:val="none" w:sz="0" w:space="0" w:color="auto"/>
                                                <w:bottom w:val="none" w:sz="0" w:space="0" w:color="auto"/>
                                                <w:right w:val="none" w:sz="0" w:space="0" w:color="auto"/>
                                              </w:divBdr>
                                              <w:divsChild>
                                                <w:div w:id="1288048423">
                                                  <w:marLeft w:val="0"/>
                                                  <w:marRight w:val="0"/>
                                                  <w:marTop w:val="0"/>
                                                  <w:marBottom w:val="0"/>
                                                  <w:divBdr>
                                                    <w:top w:val="none" w:sz="0" w:space="0" w:color="auto"/>
                                                    <w:left w:val="none" w:sz="0" w:space="0" w:color="auto"/>
                                                    <w:bottom w:val="none" w:sz="0" w:space="0" w:color="auto"/>
                                                    <w:right w:val="none" w:sz="0" w:space="0" w:color="auto"/>
                                                  </w:divBdr>
                                                  <w:divsChild>
                                                    <w:div w:id="476263019">
                                                      <w:marLeft w:val="0"/>
                                                      <w:marRight w:val="0"/>
                                                      <w:marTop w:val="0"/>
                                                      <w:marBottom w:val="0"/>
                                                      <w:divBdr>
                                                        <w:top w:val="none" w:sz="0" w:space="0" w:color="auto"/>
                                                        <w:left w:val="none" w:sz="0" w:space="0" w:color="auto"/>
                                                        <w:bottom w:val="none" w:sz="0" w:space="0" w:color="auto"/>
                                                        <w:right w:val="none" w:sz="0" w:space="0" w:color="auto"/>
                                                      </w:divBdr>
                                                      <w:divsChild>
                                                        <w:div w:id="671839241">
                                                          <w:marLeft w:val="0"/>
                                                          <w:marRight w:val="0"/>
                                                          <w:marTop w:val="0"/>
                                                          <w:marBottom w:val="0"/>
                                                          <w:divBdr>
                                                            <w:top w:val="none" w:sz="0" w:space="0" w:color="auto"/>
                                                            <w:left w:val="none" w:sz="0" w:space="0" w:color="auto"/>
                                                            <w:bottom w:val="none" w:sz="0" w:space="0" w:color="auto"/>
                                                            <w:right w:val="none" w:sz="0" w:space="0" w:color="auto"/>
                                                          </w:divBdr>
                                                          <w:divsChild>
                                                            <w:div w:id="298002302">
                                                              <w:marLeft w:val="0"/>
                                                              <w:marRight w:val="0"/>
                                                              <w:marTop w:val="0"/>
                                                              <w:marBottom w:val="0"/>
                                                              <w:divBdr>
                                                                <w:top w:val="none" w:sz="0" w:space="0" w:color="auto"/>
                                                                <w:left w:val="none" w:sz="0" w:space="0" w:color="auto"/>
                                                                <w:bottom w:val="none" w:sz="0" w:space="0" w:color="auto"/>
                                                                <w:right w:val="none" w:sz="0" w:space="0" w:color="auto"/>
                                                              </w:divBdr>
                                                              <w:divsChild>
                                                                <w:div w:id="540745541">
                                                                  <w:marLeft w:val="0"/>
                                                                  <w:marRight w:val="0"/>
                                                                  <w:marTop w:val="0"/>
                                                                  <w:marBottom w:val="0"/>
                                                                  <w:divBdr>
                                                                    <w:top w:val="none" w:sz="0" w:space="0" w:color="auto"/>
                                                                    <w:left w:val="none" w:sz="0" w:space="0" w:color="auto"/>
                                                                    <w:bottom w:val="none" w:sz="0" w:space="0" w:color="auto"/>
                                                                    <w:right w:val="none" w:sz="0" w:space="0" w:color="auto"/>
                                                                  </w:divBdr>
                                                                  <w:divsChild>
                                                                    <w:div w:id="1868910848">
                                                                      <w:marLeft w:val="0"/>
                                                                      <w:marRight w:val="0"/>
                                                                      <w:marTop w:val="0"/>
                                                                      <w:marBottom w:val="0"/>
                                                                      <w:divBdr>
                                                                        <w:top w:val="none" w:sz="0" w:space="0" w:color="auto"/>
                                                                        <w:left w:val="none" w:sz="0" w:space="0" w:color="auto"/>
                                                                        <w:bottom w:val="none" w:sz="0" w:space="0" w:color="auto"/>
                                                                        <w:right w:val="none" w:sz="0" w:space="0" w:color="auto"/>
                                                                      </w:divBdr>
                                                                      <w:divsChild>
                                                                        <w:div w:id="868690231">
                                                                          <w:marLeft w:val="0"/>
                                                                          <w:marRight w:val="0"/>
                                                                          <w:marTop w:val="0"/>
                                                                          <w:marBottom w:val="0"/>
                                                                          <w:divBdr>
                                                                            <w:top w:val="none" w:sz="0" w:space="0" w:color="auto"/>
                                                                            <w:left w:val="none" w:sz="0" w:space="0" w:color="auto"/>
                                                                            <w:bottom w:val="none" w:sz="0" w:space="0" w:color="auto"/>
                                                                            <w:right w:val="none" w:sz="0" w:space="0" w:color="auto"/>
                                                                          </w:divBdr>
                                                                          <w:divsChild>
                                                                            <w:div w:id="2135127527">
                                                                              <w:marLeft w:val="0"/>
                                                                              <w:marRight w:val="0"/>
                                                                              <w:marTop w:val="0"/>
                                                                              <w:marBottom w:val="0"/>
                                                                              <w:divBdr>
                                                                                <w:top w:val="none" w:sz="0" w:space="0" w:color="auto"/>
                                                                                <w:left w:val="none" w:sz="0" w:space="0" w:color="auto"/>
                                                                                <w:bottom w:val="none" w:sz="0" w:space="0" w:color="auto"/>
                                                                                <w:right w:val="none" w:sz="0" w:space="0" w:color="auto"/>
                                                                              </w:divBdr>
                                                                              <w:divsChild>
                                                                                <w:div w:id="1174999135">
                                                                                  <w:marLeft w:val="0"/>
                                                                                  <w:marRight w:val="0"/>
                                                                                  <w:marTop w:val="0"/>
                                                                                  <w:marBottom w:val="0"/>
                                                                                  <w:divBdr>
                                                                                    <w:top w:val="none" w:sz="0" w:space="0" w:color="auto"/>
                                                                                    <w:left w:val="none" w:sz="0" w:space="0" w:color="auto"/>
                                                                                    <w:bottom w:val="none" w:sz="0" w:space="0" w:color="auto"/>
                                                                                    <w:right w:val="none" w:sz="0" w:space="0" w:color="auto"/>
                                                                                  </w:divBdr>
                                                                                  <w:divsChild>
                                                                                    <w:div w:id="1988850046">
                                                                                      <w:marLeft w:val="0"/>
                                                                                      <w:marRight w:val="0"/>
                                                                                      <w:marTop w:val="0"/>
                                                                                      <w:marBottom w:val="0"/>
                                                                                      <w:divBdr>
                                                                                        <w:top w:val="none" w:sz="0" w:space="0" w:color="auto"/>
                                                                                        <w:left w:val="none" w:sz="0" w:space="0" w:color="auto"/>
                                                                                        <w:bottom w:val="none" w:sz="0" w:space="0" w:color="auto"/>
                                                                                        <w:right w:val="none" w:sz="0" w:space="0" w:color="auto"/>
                                                                                      </w:divBdr>
                                                                                      <w:divsChild>
                                                                                        <w:div w:id="1199974203">
                                                                                          <w:marLeft w:val="0"/>
                                                                                          <w:marRight w:val="0"/>
                                                                                          <w:marTop w:val="0"/>
                                                                                          <w:marBottom w:val="0"/>
                                                                                          <w:divBdr>
                                                                                            <w:top w:val="none" w:sz="0" w:space="0" w:color="auto"/>
                                                                                            <w:left w:val="none" w:sz="0" w:space="0" w:color="auto"/>
                                                                                            <w:bottom w:val="none" w:sz="0" w:space="0" w:color="auto"/>
                                                                                            <w:right w:val="none" w:sz="0" w:space="0" w:color="auto"/>
                                                                                          </w:divBdr>
                                                                                          <w:divsChild>
                                                                                            <w:div w:id="1052919922">
                                                                                              <w:marLeft w:val="0"/>
                                                                                              <w:marRight w:val="0"/>
                                                                                              <w:marTop w:val="0"/>
                                                                                              <w:marBottom w:val="0"/>
                                                                                              <w:divBdr>
                                                                                                <w:top w:val="none" w:sz="0" w:space="0" w:color="auto"/>
                                                                                                <w:left w:val="none" w:sz="0" w:space="0" w:color="auto"/>
                                                                                                <w:bottom w:val="none" w:sz="0" w:space="0" w:color="auto"/>
                                                                                                <w:right w:val="none" w:sz="0" w:space="0" w:color="auto"/>
                                                                                              </w:divBdr>
                                                                                              <w:divsChild>
                                                                                                <w:div w:id="750397205">
                                                                                                  <w:marLeft w:val="0"/>
                                                                                                  <w:marRight w:val="0"/>
                                                                                                  <w:marTop w:val="0"/>
                                                                                                  <w:marBottom w:val="0"/>
                                                                                                  <w:divBdr>
                                                                                                    <w:top w:val="none" w:sz="0" w:space="0" w:color="auto"/>
                                                                                                    <w:left w:val="none" w:sz="0" w:space="0" w:color="auto"/>
                                                                                                    <w:bottom w:val="none" w:sz="0" w:space="0" w:color="auto"/>
                                                                                                    <w:right w:val="none" w:sz="0" w:space="0" w:color="auto"/>
                                                                                                  </w:divBdr>
                                                                                                  <w:divsChild>
                                                                                                    <w:div w:id="510220657">
                                                                                                      <w:marLeft w:val="0"/>
                                                                                                      <w:marRight w:val="0"/>
                                                                                                      <w:marTop w:val="0"/>
                                                                                                      <w:marBottom w:val="0"/>
                                                                                                      <w:divBdr>
                                                                                                        <w:top w:val="none" w:sz="0" w:space="0" w:color="auto"/>
                                                                                                        <w:left w:val="none" w:sz="0" w:space="0" w:color="auto"/>
                                                                                                        <w:bottom w:val="none" w:sz="0" w:space="0" w:color="auto"/>
                                                                                                        <w:right w:val="none" w:sz="0" w:space="0" w:color="auto"/>
                                                                                                      </w:divBdr>
                                                                                                      <w:divsChild>
                                                                                                        <w:div w:id="1335181666">
                                                                                                          <w:marLeft w:val="0"/>
                                                                                                          <w:marRight w:val="0"/>
                                                                                                          <w:marTop w:val="0"/>
                                                                                                          <w:marBottom w:val="0"/>
                                                                                                          <w:divBdr>
                                                                                                            <w:top w:val="none" w:sz="0" w:space="0" w:color="auto"/>
                                                                                                            <w:left w:val="none" w:sz="0" w:space="0" w:color="auto"/>
                                                                                                            <w:bottom w:val="none" w:sz="0" w:space="0" w:color="auto"/>
                                                                                                            <w:right w:val="none" w:sz="0" w:space="0" w:color="auto"/>
                                                                                                          </w:divBdr>
                                                                                                          <w:divsChild>
                                                                                                            <w:div w:id="2093047218">
                                                                                                              <w:marLeft w:val="0"/>
                                                                                                              <w:marRight w:val="0"/>
                                                                                                              <w:marTop w:val="0"/>
                                                                                                              <w:marBottom w:val="0"/>
                                                                                                              <w:divBdr>
                                                                                                                <w:top w:val="none" w:sz="0" w:space="0" w:color="auto"/>
                                                                                                                <w:left w:val="none" w:sz="0" w:space="0" w:color="auto"/>
                                                                                                                <w:bottom w:val="none" w:sz="0" w:space="0" w:color="auto"/>
                                                                                                                <w:right w:val="none" w:sz="0" w:space="0" w:color="auto"/>
                                                                                                              </w:divBdr>
                                                                                                              <w:divsChild>
                                                                                                                <w:div w:id="1312060466">
                                                                                                                  <w:marLeft w:val="0"/>
                                                                                                                  <w:marRight w:val="0"/>
                                                                                                                  <w:marTop w:val="0"/>
                                                                                                                  <w:marBottom w:val="0"/>
                                                                                                                  <w:divBdr>
                                                                                                                    <w:top w:val="none" w:sz="0" w:space="0" w:color="auto"/>
                                                                                                                    <w:left w:val="none" w:sz="0" w:space="0" w:color="auto"/>
                                                                                                                    <w:bottom w:val="none" w:sz="0" w:space="0" w:color="auto"/>
                                                                                                                    <w:right w:val="none" w:sz="0" w:space="0" w:color="auto"/>
                                                                                                                  </w:divBdr>
                                                                                                                  <w:divsChild>
                                                                                                                    <w:div w:id="697050692">
                                                                                                                      <w:marLeft w:val="0"/>
                                                                                                                      <w:marRight w:val="0"/>
                                                                                                                      <w:marTop w:val="0"/>
                                                                                                                      <w:marBottom w:val="0"/>
                                                                                                                      <w:divBdr>
                                                                                                                        <w:top w:val="none" w:sz="0" w:space="0" w:color="auto"/>
                                                                                                                        <w:left w:val="none" w:sz="0" w:space="0" w:color="auto"/>
                                                                                                                        <w:bottom w:val="none" w:sz="0" w:space="0" w:color="auto"/>
                                                                                                                        <w:right w:val="none" w:sz="0" w:space="0" w:color="auto"/>
                                                                                                                      </w:divBdr>
                                                                                                                      <w:divsChild>
                                                                                                                        <w:div w:id="885265275">
                                                                                                                          <w:marLeft w:val="0"/>
                                                                                                                          <w:marRight w:val="0"/>
                                                                                                                          <w:marTop w:val="0"/>
                                                                                                                          <w:marBottom w:val="0"/>
                                                                                                                          <w:divBdr>
                                                                                                                            <w:top w:val="none" w:sz="0" w:space="0" w:color="auto"/>
                                                                                                                            <w:left w:val="none" w:sz="0" w:space="0" w:color="auto"/>
                                                                                                                            <w:bottom w:val="none" w:sz="0" w:space="0" w:color="auto"/>
                                                                                                                            <w:right w:val="none" w:sz="0" w:space="0" w:color="auto"/>
                                                                                                                          </w:divBdr>
                                                                                                                          <w:divsChild>
                                                                                                                            <w:div w:id="789473292">
                                                                                                                              <w:marLeft w:val="0"/>
                                                                                                                              <w:marRight w:val="0"/>
                                                                                                                              <w:marTop w:val="0"/>
                                                                                                                              <w:marBottom w:val="0"/>
                                                                                                                              <w:divBdr>
                                                                                                                                <w:top w:val="none" w:sz="0" w:space="0" w:color="auto"/>
                                                                                                                                <w:left w:val="none" w:sz="0" w:space="0" w:color="auto"/>
                                                                                                                                <w:bottom w:val="none" w:sz="0" w:space="0" w:color="auto"/>
                                                                                                                                <w:right w:val="none" w:sz="0" w:space="0" w:color="auto"/>
                                                                                                                              </w:divBdr>
                                                                                                                              <w:divsChild>
                                                                                                                                <w:div w:id="2114939060">
                                                                                                                                  <w:marLeft w:val="0"/>
                                                                                                                                  <w:marRight w:val="0"/>
                                                                                                                                  <w:marTop w:val="0"/>
                                                                                                                                  <w:marBottom w:val="0"/>
                                                                                                                                  <w:divBdr>
                                                                                                                                    <w:top w:val="none" w:sz="0" w:space="0" w:color="auto"/>
                                                                                                                                    <w:left w:val="none" w:sz="0" w:space="0" w:color="auto"/>
                                                                                                                                    <w:bottom w:val="none" w:sz="0" w:space="0" w:color="auto"/>
                                                                                                                                    <w:right w:val="none" w:sz="0" w:space="0" w:color="auto"/>
                                                                                                                                  </w:divBdr>
                                                                                                                                  <w:divsChild>
                                                                                                                                    <w:div w:id="746998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80906953">
      <w:bodyDiv w:val="1"/>
      <w:marLeft w:val="0"/>
      <w:marRight w:val="0"/>
      <w:marTop w:val="0"/>
      <w:marBottom w:val="0"/>
      <w:divBdr>
        <w:top w:val="none" w:sz="0" w:space="0" w:color="auto"/>
        <w:left w:val="none" w:sz="0" w:space="0" w:color="auto"/>
        <w:bottom w:val="none" w:sz="0" w:space="0" w:color="auto"/>
        <w:right w:val="none" w:sz="0" w:space="0" w:color="auto"/>
      </w:divBdr>
      <w:divsChild>
        <w:div w:id="708267363">
          <w:marLeft w:val="0"/>
          <w:marRight w:val="0"/>
          <w:marTop w:val="0"/>
          <w:marBottom w:val="0"/>
          <w:divBdr>
            <w:top w:val="none" w:sz="0" w:space="0" w:color="auto"/>
            <w:left w:val="none" w:sz="0" w:space="0" w:color="auto"/>
            <w:bottom w:val="none" w:sz="0" w:space="0" w:color="auto"/>
            <w:right w:val="none" w:sz="0" w:space="0" w:color="auto"/>
          </w:divBdr>
          <w:divsChild>
            <w:div w:id="916749029">
              <w:marLeft w:val="0"/>
              <w:marRight w:val="0"/>
              <w:marTop w:val="0"/>
              <w:marBottom w:val="0"/>
              <w:divBdr>
                <w:top w:val="none" w:sz="0" w:space="0" w:color="auto"/>
                <w:left w:val="none" w:sz="0" w:space="0" w:color="auto"/>
                <w:bottom w:val="none" w:sz="0" w:space="0" w:color="auto"/>
                <w:right w:val="none" w:sz="0" w:space="0" w:color="auto"/>
              </w:divBdr>
              <w:divsChild>
                <w:div w:id="15278856">
                  <w:marLeft w:val="0"/>
                  <w:marRight w:val="0"/>
                  <w:marTop w:val="0"/>
                  <w:marBottom w:val="0"/>
                  <w:divBdr>
                    <w:top w:val="none" w:sz="0" w:space="0" w:color="auto"/>
                    <w:left w:val="none" w:sz="0" w:space="0" w:color="auto"/>
                    <w:bottom w:val="none" w:sz="0" w:space="0" w:color="auto"/>
                    <w:right w:val="none" w:sz="0" w:space="0" w:color="auto"/>
                  </w:divBdr>
                  <w:divsChild>
                    <w:div w:id="1275402839">
                      <w:marLeft w:val="0"/>
                      <w:marRight w:val="0"/>
                      <w:marTop w:val="0"/>
                      <w:marBottom w:val="0"/>
                      <w:divBdr>
                        <w:top w:val="none" w:sz="0" w:space="0" w:color="auto"/>
                        <w:left w:val="none" w:sz="0" w:space="0" w:color="auto"/>
                        <w:bottom w:val="none" w:sz="0" w:space="0" w:color="auto"/>
                        <w:right w:val="none" w:sz="0" w:space="0" w:color="auto"/>
                      </w:divBdr>
                      <w:divsChild>
                        <w:div w:id="2026515708">
                          <w:marLeft w:val="0"/>
                          <w:marRight w:val="0"/>
                          <w:marTop w:val="0"/>
                          <w:marBottom w:val="0"/>
                          <w:divBdr>
                            <w:top w:val="none" w:sz="0" w:space="0" w:color="auto"/>
                            <w:left w:val="none" w:sz="0" w:space="0" w:color="auto"/>
                            <w:bottom w:val="none" w:sz="0" w:space="0" w:color="auto"/>
                            <w:right w:val="none" w:sz="0" w:space="0" w:color="auto"/>
                          </w:divBdr>
                          <w:divsChild>
                            <w:div w:id="1409572647">
                              <w:marLeft w:val="0"/>
                              <w:marRight w:val="0"/>
                              <w:marTop w:val="0"/>
                              <w:marBottom w:val="0"/>
                              <w:divBdr>
                                <w:top w:val="none" w:sz="0" w:space="0" w:color="auto"/>
                                <w:left w:val="none" w:sz="0" w:space="0" w:color="auto"/>
                                <w:bottom w:val="none" w:sz="0" w:space="0" w:color="auto"/>
                                <w:right w:val="none" w:sz="0" w:space="0" w:color="auto"/>
                              </w:divBdr>
                              <w:divsChild>
                                <w:div w:id="91543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92992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7" Type="http://schemas.openxmlformats.org/officeDocument/2006/relationships/image" Target="media/image7.jpeg"/><Relationship Id="rId2" Type="http://schemas.openxmlformats.org/officeDocument/2006/relationships/customXml" Target="../customXml/item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9" Type="http://schemas.openxmlformats.org/officeDocument/2006/relationships/fontTable" Target="fontTable.xml"/><Relationship Id="rId4"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sta\AppData\Local\Chemistry%20Add-in%20for%20Word\Chemistry%20Gallery\Chem4Word.dotx"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7916"/>
          </a:lnSpc>
          <a:spcBef>
            <a:spcPts val="800"/>
          </a:spcBef>
          <a:spcAft>
            <a:spcPts val="0"/>
          </a:spcAft>
          <a:buClrTx/>
          <a:buSzTx/>
          <a:buFontTx/>
          <a:buNone/>
          <a:tabLst/>
          <a:defRPr kumimoji="0" sz="1100" b="0" i="0" u="none" strike="noStrike" cap="none" spc="0" normalizeH="0" baseline="0">
            <a:ln>
              <a:noFill/>
            </a:ln>
            <a:solidFill>
              <a:srgbClr val="000000"/>
            </a:solidFill>
            <a:effectLst/>
            <a:uFill>
              <a:solidFill>
                <a:srgbClr val="000000"/>
              </a:solidFill>
            </a:uFill>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9C164B-FB7F-4490-A1BA-00551B3DAAA7}">
  <ds:schemaRefs>
    <ds:schemaRef ds:uri="urn:schemas-microsoft-com.VSTO2008Demos.ControlsStorage"/>
  </ds:schemaRefs>
</ds:datastoreItem>
</file>

<file path=customXml/itemProps2.xml><?xml version="1.0" encoding="utf-8"?>
<ds:datastoreItem xmlns:ds="http://schemas.openxmlformats.org/officeDocument/2006/customXml" ds:itemID="{20986137-4F1A-D04D-8E19-899284F802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hsta\AppData\Local\Chemistry Add-in for Word\Chemistry Gallery\Chem4Word.dotx</Template>
  <TotalTime>2</TotalTime>
  <Pages>1</Pages>
  <Words>372</Words>
  <Characters>2126</Characters>
  <Application>Microsoft Office Word</Application>
  <DocSecurity>0</DocSecurity>
  <Lines>17</Lines>
  <Paragraphs>4</Paragraphs>
  <ScaleCrop>false</ScaleCrop>
  <HeadingPairs>
    <vt:vector size="2" baseType="variant">
      <vt:variant>
        <vt:lpstr>Title</vt:lpstr>
      </vt:variant>
      <vt:variant>
        <vt:i4>1</vt:i4>
      </vt:variant>
    </vt:vector>
  </HeadingPairs>
  <TitlesOfParts>
    <vt:vector size="1" baseType="lpstr">
      <vt:lpstr/>
    </vt:vector>
  </TitlesOfParts>
  <Company>DTU</Company>
  <LinksUpToDate>false</LinksUpToDate>
  <CharactersWithSpaces>2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sih-Yin Tan</dc:creator>
  <cp:lastModifiedBy>Martin Dufva</cp:lastModifiedBy>
  <cp:revision>3</cp:revision>
  <cp:lastPrinted>2016-06-30T13:49:00Z</cp:lastPrinted>
  <dcterms:created xsi:type="dcterms:W3CDTF">2018-05-01T07:46:00Z</dcterms:created>
  <dcterms:modified xsi:type="dcterms:W3CDTF">2018-05-01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scientific-reports</vt:lpwstr>
  </property>
  <property fmtid="{D5CDD505-2E9C-101B-9397-08002B2CF9AE}" pid="3" name="Mendeley Document_1">
    <vt:lpwstr>True</vt:lpwstr>
  </property>
  <property fmtid="{D5CDD505-2E9C-101B-9397-08002B2CF9AE}" pid="4" name="Mendeley User Name_1">
    <vt:lpwstr>hsta@nanotech.dtu.dk@www.mendeley.co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nalytical-chemistry</vt:lpwstr>
  </property>
  <property fmtid="{D5CDD505-2E9C-101B-9397-08002B2CF9AE}" pid="10" name="Mendeley Recent Style Name 2_1">
    <vt:lpwstr>Analytical Chemistry</vt:lpwstr>
  </property>
  <property fmtid="{D5CDD505-2E9C-101B-9397-08002B2CF9AE}" pid="11" name="Mendeley Recent Style Id 3_1">
    <vt:lpwstr>http://www.zotero.org/styles/biosensors-and-bioelectronics</vt:lpwstr>
  </property>
  <property fmtid="{D5CDD505-2E9C-101B-9397-08002B2CF9AE}" pid="12" name="Mendeley Recent Style Name 3_1">
    <vt:lpwstr>Biosensors and Bioelectronic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